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6B4BAF" w:rsidRDefault="00774F40" w:rsidP="00490C45">
      <w:pPr>
        <w:pStyle w:val="Titre2"/>
        <w:spacing w:line="360" w:lineRule="auto"/>
        <w:rPr>
          <w:b/>
          <w:bCs/>
        </w:rPr>
      </w:pPr>
      <w:r w:rsidRPr="006B4BAF">
        <w:rPr>
          <w:b/>
          <w:bCs/>
        </w:rPr>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845996C"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 xml:space="preserve">Toutefois, le déclin de biodiversité serait plus intense </w:t>
      </w:r>
      <w:r w:rsidR="00EC45BF">
        <w:rPr>
          <w:rFonts w:asciiTheme="majorHAnsi" w:hAnsiTheme="majorHAnsi" w:cstheme="majorHAnsi"/>
        </w:rPr>
        <w:t xml:space="preserve">dans les écosystèmes d’eau douce </w:t>
      </w:r>
      <w:r w:rsidR="004B54E4">
        <w:rPr>
          <w:rFonts w:asciiTheme="majorHAnsi" w:hAnsiTheme="majorHAnsi" w:cstheme="majorHAnsi"/>
        </w:rPr>
        <w:t xml:space="preserve">que </w:t>
      </w:r>
      <w:r w:rsidR="001B0213">
        <w:rPr>
          <w:rFonts w:asciiTheme="majorHAnsi" w:hAnsiTheme="majorHAnsi" w:cstheme="majorHAnsi"/>
        </w:rPr>
        <w:t>dans</w:t>
      </w:r>
      <w:r w:rsidR="004B54E4">
        <w:rPr>
          <w:rFonts w:asciiTheme="majorHAnsi" w:hAnsiTheme="majorHAnsi" w:cstheme="majorHAnsi"/>
        </w:rPr>
        <w:t xml:space="preserve"> les écosystèmes terrestres (</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2C4B4A57"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B9397F">
        <w:rPr>
          <w:rFonts w:asciiTheme="majorHAnsi" w:hAnsiTheme="majorHAnsi" w:cstheme="majorHAnsi"/>
        </w:rPr>
        <w:t xml:space="preserve"> et des maladi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 sur les infections parasitaires influencerait non seulement les aires de répartition,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w:t>
      </w:r>
      <w:r w:rsidR="00910AB4">
        <w:rPr>
          <w:rFonts w:asciiTheme="majorHAnsi" w:hAnsiTheme="majorHAnsi" w:cstheme="majorHAnsi"/>
        </w:rPr>
        <w:lastRenderedPageBreak/>
        <w:t xml:space="preserve">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Default="00774F40" w:rsidP="00490C45">
      <w:pPr>
        <w:spacing w:line="360" w:lineRule="auto"/>
        <w:jc w:val="both"/>
        <w:rPr>
          <w:rFonts w:asciiTheme="majorHAnsi" w:hAnsiTheme="majorHAnsi" w:cstheme="majorHAnsi"/>
        </w:rPr>
      </w:pPr>
    </w:p>
    <w:p w14:paraId="36F5F9EC" w14:textId="7D7FC7EC" w:rsidR="0009388E" w:rsidRPr="006B4BAF" w:rsidRDefault="00774F40" w:rsidP="0009388E">
      <w:pPr>
        <w:pStyle w:val="Titre2"/>
        <w:spacing w:line="360" w:lineRule="auto"/>
        <w:rPr>
          <w:b/>
          <w:bCs/>
        </w:rPr>
      </w:pPr>
      <w:r w:rsidRPr="006B4BAF">
        <w:rPr>
          <w:b/>
          <w:bCs/>
        </w:rPr>
        <w:t xml:space="preserve">5.2. </w:t>
      </w:r>
      <w:r w:rsidR="00622C4F" w:rsidRPr="006B4BAF">
        <w:rPr>
          <w:b/>
          <w:bCs/>
        </w:rPr>
        <w:t>Introduction au p</w:t>
      </w:r>
      <w:r w:rsidRPr="006B4BAF">
        <w:rPr>
          <w:b/>
          <w:bCs/>
        </w:rPr>
        <w:t>arasitisme</w:t>
      </w:r>
    </w:p>
    <w:p w14:paraId="0BCDD9B6" w14:textId="77777777" w:rsidR="0009388E" w:rsidRPr="00EC45BF" w:rsidRDefault="0009388E" w:rsidP="0009388E"/>
    <w:p w14:paraId="1710DAF5" w14:textId="36A0C451"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lastRenderedPageBreak/>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688A1513"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 xml:space="preserve">Les parasites peuvent influencer les populations et communautés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3EC2A2F9"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 xml:space="preserve">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 xml:space="preserve">infectés préfèrent </w:t>
      </w:r>
      <w:r w:rsidR="00D6602C">
        <w:rPr>
          <w:rFonts w:asciiTheme="majorHAnsi" w:hAnsiTheme="majorHAnsi" w:cstheme="majorHAnsi"/>
        </w:rPr>
        <w:lastRenderedPageBreak/>
        <w:t>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238D034"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t>Comm</w:t>
      </w:r>
      <w:r w:rsidR="00C51CB6">
        <w:rPr>
          <w:rStyle w:val="Numrodepage"/>
          <w:rFonts w:asciiTheme="majorHAnsi" w:hAnsiTheme="majorHAnsi" w:cstheme="majorHAnsi"/>
        </w:rPr>
        <w:t>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sidR="00C51CB6">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w:t>
      </w:r>
      <w:r w:rsidR="00145C0A" w:rsidRPr="00145C0A">
        <w:rPr>
          <w:rStyle w:val="Numrodepage"/>
          <w:rFonts w:asciiTheme="majorHAnsi" w:hAnsiTheme="majorHAnsi" w:cstheme="majorHAnsi"/>
        </w:rPr>
        <w:lastRenderedPageBreak/>
        <w:t>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77FDFEA1"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Pourtant, seulement 2% des publications en «</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w:t>
      </w:r>
      <w:r w:rsidR="009C7609">
        <w:rPr>
          <w:rStyle w:val="Numrodepage"/>
          <w:rFonts w:asciiTheme="majorHAnsi" w:hAnsiTheme="majorHAnsi" w:cstheme="majorHAnsi"/>
        </w:rPr>
        <w:t xml:space="preserve"> 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 xml:space="preserve">(Preston et al., </w:t>
      </w:r>
      <w:r w:rsidR="00A524AA">
        <w:rPr>
          <w:rStyle w:val="Numrodepage"/>
          <w:rFonts w:asciiTheme="majorHAnsi" w:hAnsiTheme="majorHAnsi" w:cstheme="majorHAnsi"/>
          <w:noProof/>
        </w:rPr>
        <w:lastRenderedPageBreak/>
        <w:t>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 contr</w:t>
      </w:r>
      <w:r w:rsidR="009C7609">
        <w:rPr>
          <w:rStyle w:val="Numrodepage"/>
          <w:rFonts w:asciiTheme="majorHAnsi" w:hAnsiTheme="majorHAnsi" w:cstheme="majorHAnsi"/>
        </w:rPr>
        <w:t>ô</w:t>
      </w:r>
      <w:r w:rsidR="00A524AA">
        <w:rPr>
          <w:rStyle w:val="Numrodepage"/>
          <w:rFonts w:asciiTheme="majorHAnsi" w:hAnsiTheme="majorHAnsi" w:cstheme="majorHAnsi"/>
        </w:rPr>
        <w:t>l</w:t>
      </w:r>
      <w:r w:rsidR="009C7609">
        <w:rPr>
          <w:rStyle w:val="Numrodepage"/>
          <w:rFonts w:asciiTheme="majorHAnsi" w:hAnsiTheme="majorHAnsi" w:cstheme="majorHAnsi"/>
        </w:rPr>
        <w:t>e</w:t>
      </w:r>
      <w:r w:rsidR="00A524AA">
        <w:rPr>
          <w:rStyle w:val="Numrodepage"/>
          <w:rFonts w:asciiTheme="majorHAnsi" w:hAnsiTheme="majorHAnsi" w:cstheme="majorHAnsi"/>
        </w:rPr>
        <w:t xml:space="preserve"> «top-down» 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6D6A2D" w:rsidRDefault="006E08C7" w:rsidP="00AE0247">
      <w:pPr>
        <w:spacing w:line="360" w:lineRule="auto"/>
        <w:jc w:val="both"/>
        <w:rPr>
          <w:rFonts w:asciiTheme="majorHAnsi" w:hAnsiTheme="majorHAnsi" w:cstheme="majorHAnsi"/>
        </w:rPr>
      </w:pPr>
    </w:p>
    <w:p w14:paraId="3C67224D" w14:textId="02412C4B" w:rsidR="00BC7B27" w:rsidRPr="006B4BAF" w:rsidRDefault="00BC7B27" w:rsidP="00490C45">
      <w:pPr>
        <w:pStyle w:val="Titre2"/>
        <w:spacing w:line="360" w:lineRule="auto"/>
        <w:rPr>
          <w:b/>
          <w:bCs/>
        </w:rPr>
      </w:pPr>
      <w:r w:rsidRPr="006B4BAF">
        <w:rPr>
          <w:b/>
          <w:bCs/>
        </w:rPr>
        <w:t>5.</w:t>
      </w:r>
      <w:r w:rsidR="003D7A8B" w:rsidRPr="006B4BAF">
        <w:rPr>
          <w:b/>
          <w:bCs/>
        </w:rPr>
        <w:t>3</w:t>
      </w:r>
      <w:r w:rsidRPr="006B4BAF">
        <w:rPr>
          <w:b/>
          <w:bCs/>
        </w:rPr>
        <w:t xml:space="preserve">. </w:t>
      </w:r>
      <w:r w:rsidR="000F3226" w:rsidRPr="006B4BAF">
        <w:rPr>
          <w:b/>
          <w:bCs/>
        </w:rPr>
        <w:t>Concepts d’é</w:t>
      </w:r>
      <w:r w:rsidR="00C061DA" w:rsidRPr="006B4BAF">
        <w:rPr>
          <w:b/>
          <w:bCs/>
        </w:rPr>
        <w:t>cologie spatiale</w:t>
      </w:r>
    </w:p>
    <w:p w14:paraId="15336241" w14:textId="77777777" w:rsidR="00D61F85" w:rsidRPr="00D61F85" w:rsidRDefault="00D61F85" w:rsidP="00D61F85"/>
    <w:p w14:paraId="76EA6171" w14:textId="2102C6FF"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w:t>
      </w:r>
      <w:r w:rsidR="008C43A5">
        <w:rPr>
          <w:rFonts w:asciiTheme="majorHAnsi" w:hAnsiTheme="majorHAnsi" w:cstheme="majorHAnsi"/>
        </w:rPr>
        <w:lastRenderedPageBreak/>
        <w:t>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0B793C">
        <w:rPr>
          <w:rFonts w:asciiTheme="majorHAnsi" w:hAnsiTheme="majorHAnsi" w:cstheme="majorHAnsi"/>
        </w:rPr>
        <w:instrText xml:space="preserve"> ADDIN ZOTERO_ITEM CSL_CITATION {"citationID":"JNvWYDiD","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51B7640B"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Figure </w:t>
      </w:r>
      <w:r w:rsidR="00FF0C64" w:rsidRPr="00FF0C64">
        <w:rPr>
          <w:rFonts w:asciiTheme="majorHAnsi" w:hAnsiTheme="majorHAnsi" w:cstheme="majorHAnsi"/>
        </w:rPr>
        <w:t xml:space="preserve">2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 xml:space="preserve">agissent </w:t>
      </w:r>
      <w:proofErr w:type="spellStart"/>
      <w:r w:rsidR="00B12E2E">
        <w:rPr>
          <w:rFonts w:asciiTheme="majorHAnsi" w:hAnsiTheme="majorHAnsi" w:cstheme="majorHAnsi"/>
        </w:rPr>
        <w:t>pré</w:t>
      </w:r>
      <w:r w:rsidR="003569F1">
        <w:rPr>
          <w:rFonts w:asciiTheme="majorHAnsi" w:hAnsiTheme="majorHAnsi" w:cstheme="majorHAnsi"/>
        </w:rPr>
        <w:t>contact</w:t>
      </w:r>
      <w:proofErr w:type="spellEnd"/>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 </w:t>
      </w:r>
      <w:proofErr w:type="spellStart"/>
      <w:r w:rsidR="00B12E2E">
        <w:rPr>
          <w:rFonts w:asciiTheme="majorHAnsi" w:hAnsiTheme="majorHAnsi" w:cstheme="majorHAnsi"/>
        </w:rPr>
        <w:t>postrencontre</w:t>
      </w:r>
      <w:proofErr w:type="spellEnd"/>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5A4414CD"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27A743B2" w:rsidR="0098211E" w:rsidRDefault="003A574E" w:rsidP="0098211E">
      <w:pPr>
        <w:pStyle w:val="Titre2"/>
        <w:suppressLineNumbers/>
      </w:pPr>
      <w:r>
        <w:rPr>
          <w:noProof/>
        </w:rPr>
        <w:drawing>
          <wp:anchor distT="0" distB="0" distL="114300" distR="114300" simplePos="0" relativeHeight="251672576" behindDoc="0" locked="0" layoutInCell="1" allowOverlap="1" wp14:anchorId="7C62C38B" wp14:editId="4AE6108C">
            <wp:simplePos x="0" y="0"/>
            <wp:positionH relativeFrom="margin">
              <wp:posOffset>-8255</wp:posOffset>
            </wp:positionH>
            <wp:positionV relativeFrom="margin">
              <wp:posOffset>3771900</wp:posOffset>
            </wp:positionV>
            <wp:extent cx="3062605" cy="4488180"/>
            <wp:effectExtent l="0" t="0" r="0" b="0"/>
            <wp:wrapSquare wrapText="bothSides"/>
            <wp:docPr id="815660313" name="Image 81566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45825" name="Image 904145825"/>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62605" cy="4488180"/>
                    </a:xfrm>
                    <a:prstGeom prst="rect">
                      <a:avLst/>
                    </a:prstGeom>
                  </pic:spPr>
                </pic:pic>
              </a:graphicData>
            </a:graphic>
            <wp14:sizeRelH relativeFrom="margin">
              <wp14:pctWidth>0</wp14:pctWidth>
            </wp14:sizeRelH>
            <wp14:sizeRelV relativeFrom="margin">
              <wp14:pctHeight>0</wp14:pctHeight>
            </wp14:sizeRelV>
          </wp:anchor>
        </w:drawing>
      </w:r>
    </w:p>
    <w:p w14:paraId="20FFB6CE" w14:textId="6B5F6075" w:rsidR="0098211E" w:rsidRDefault="0098211E" w:rsidP="003A574E">
      <w:pPr>
        <w:pStyle w:val="Titre2"/>
        <w:suppressLineNumbers/>
      </w:pPr>
    </w:p>
    <w:p w14:paraId="56613A8A" w14:textId="2F34A9EC" w:rsidR="0098211E" w:rsidRDefault="0098211E" w:rsidP="003A574E">
      <w:pPr>
        <w:pStyle w:val="Titre2"/>
        <w:suppressLineNumbers/>
      </w:pPr>
    </w:p>
    <w:p w14:paraId="6310B78D" w14:textId="0AA53F2C" w:rsidR="0098211E" w:rsidRDefault="0098211E" w:rsidP="003A574E">
      <w:pPr>
        <w:pStyle w:val="Titre2"/>
        <w:suppressLineNumbers/>
      </w:pPr>
    </w:p>
    <w:p w14:paraId="058A4549" w14:textId="77777777" w:rsidR="0098211E" w:rsidRDefault="0098211E" w:rsidP="003A574E">
      <w:pPr>
        <w:pStyle w:val="Titre2"/>
        <w:suppressLineNumbers/>
      </w:pPr>
    </w:p>
    <w:p w14:paraId="48579A3F" w14:textId="77777777" w:rsidR="003A574E" w:rsidRDefault="003A574E" w:rsidP="003A574E">
      <w:pPr>
        <w:pStyle w:val="Titre2"/>
        <w:suppressLineNumbers/>
      </w:pPr>
    </w:p>
    <w:p w14:paraId="3AB8C186" w14:textId="77777777" w:rsidR="003A574E" w:rsidRDefault="003A574E" w:rsidP="003A574E">
      <w:pPr>
        <w:pStyle w:val="Titre2"/>
        <w:suppressLineNumbers/>
      </w:pPr>
    </w:p>
    <w:p w14:paraId="61FE8C64" w14:textId="77777777" w:rsidR="003A574E" w:rsidRDefault="003A574E" w:rsidP="003A574E">
      <w:pPr>
        <w:pStyle w:val="Titre2"/>
        <w:suppressLineNumbers/>
      </w:pPr>
    </w:p>
    <w:p w14:paraId="56C4CCE3" w14:textId="77777777" w:rsidR="003A574E" w:rsidRDefault="003A574E" w:rsidP="003A574E">
      <w:pPr>
        <w:pStyle w:val="Titre2"/>
        <w:suppressLineNumbers/>
      </w:pPr>
    </w:p>
    <w:p w14:paraId="7DAED492" w14:textId="77777777" w:rsidR="003A574E" w:rsidRDefault="003A574E" w:rsidP="003A574E">
      <w:pPr>
        <w:pStyle w:val="Titre2"/>
        <w:suppressLineNumbers/>
      </w:pPr>
    </w:p>
    <w:p w14:paraId="32980ABA" w14:textId="77777777" w:rsidR="003A574E" w:rsidRDefault="003A574E" w:rsidP="003A574E">
      <w:pPr>
        <w:pStyle w:val="Titre2"/>
        <w:suppressLineNumbers/>
      </w:pPr>
    </w:p>
    <w:p w14:paraId="5DC612E4" w14:textId="77777777" w:rsidR="003A574E" w:rsidRDefault="003A574E" w:rsidP="003A574E">
      <w:pPr>
        <w:pStyle w:val="Titre2"/>
        <w:suppressLineNumbers/>
      </w:pPr>
    </w:p>
    <w:p w14:paraId="5386E1C8" w14:textId="77777777" w:rsidR="003A574E" w:rsidRDefault="003A574E" w:rsidP="003A574E">
      <w:pPr>
        <w:pStyle w:val="Titre2"/>
        <w:suppressLineNumbers/>
      </w:pPr>
    </w:p>
    <w:p w14:paraId="2DAB2091" w14:textId="77777777" w:rsidR="003A574E" w:rsidRDefault="003A574E" w:rsidP="003A574E">
      <w:pPr>
        <w:pStyle w:val="Titre2"/>
        <w:suppressLineNumbers/>
      </w:pPr>
    </w:p>
    <w:p w14:paraId="7DED58E2" w14:textId="77777777" w:rsidR="003A574E" w:rsidRDefault="003A574E" w:rsidP="003A574E">
      <w:pPr>
        <w:pStyle w:val="Titre2"/>
        <w:suppressLineNumbers/>
      </w:pPr>
    </w:p>
    <w:p w14:paraId="7ED5EA75" w14:textId="5B115F9C" w:rsidR="003A574E" w:rsidRDefault="003A574E" w:rsidP="003A574E">
      <w:pPr>
        <w:pStyle w:val="Titre2"/>
        <w:suppressLineNumbers/>
      </w:pPr>
    </w:p>
    <w:p w14:paraId="77E43CA8" w14:textId="4A48404C" w:rsidR="003A574E" w:rsidRDefault="003A574E"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591C7004">
                <wp:simplePos x="0" y="0"/>
                <wp:positionH relativeFrom="column">
                  <wp:posOffset>3202305</wp:posOffset>
                </wp:positionH>
                <wp:positionV relativeFrom="paragraph">
                  <wp:posOffset>353786</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52.15pt;margin-top:27.85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" fillcolor="white [3201]" stroked="f" strokeweight=".5pt">
                <v:textbo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2A151CFC" w14:textId="3098CB61" w:rsidR="00313A2C" w:rsidRPr="006B4BAF" w:rsidRDefault="00313A2C" w:rsidP="00313A2C">
      <w:pPr>
        <w:pStyle w:val="Titre2"/>
        <w:rPr>
          <w:b/>
          <w:bCs/>
        </w:rPr>
      </w:pPr>
      <w:r w:rsidRPr="006B4BAF">
        <w:rPr>
          <w:b/>
          <w:bCs/>
        </w:rPr>
        <w:lastRenderedPageBreak/>
        <w:t>5.</w:t>
      </w:r>
      <w:r w:rsidR="003D7A8B" w:rsidRPr="006B4BAF">
        <w:rPr>
          <w:b/>
          <w:bCs/>
        </w:rPr>
        <w:t>4</w:t>
      </w:r>
      <w:r w:rsidRPr="006B4BAF">
        <w:rPr>
          <w:b/>
          <w:bCs/>
        </w:rPr>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4596EE7E"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 xml:space="preserve">de la dynamique entre les deux espèces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1F131164"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poissons (deuxième hôte intermédiair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 xml:space="preserve">leur hôte définitive (oiseau ou mammifère), le potentiel de dispersion est beaucoup plus grand en raison des grandes distances que peuvent parcourir ces animaux. Les patrons d’infection à l’échelle régional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lastRenderedPageBreak/>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w:t>
      </w:r>
      <w:r w:rsidR="00263294">
        <w:rPr>
          <w:rFonts w:asciiTheme="majorHAnsi" w:hAnsiTheme="majorHAnsi" w:cstheme="majorHAnsi"/>
        </w:rPr>
        <w:lastRenderedPageBreak/>
        <w:t xml:space="preserve">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A775894"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p>
    <w:p w14:paraId="51EDEEB9" w14:textId="77777777" w:rsidR="008A1BEC" w:rsidRDefault="008A1BEC" w:rsidP="00490C45">
      <w:pPr>
        <w:spacing w:line="360" w:lineRule="auto"/>
        <w:jc w:val="both"/>
        <w:rPr>
          <w:rFonts w:asciiTheme="majorHAnsi" w:hAnsiTheme="majorHAnsi" w:cstheme="majorHAnsi"/>
        </w:rPr>
      </w:pPr>
    </w:p>
    <w:p w14:paraId="47FCD185" w14:textId="4AF24318" w:rsidR="00A13865" w:rsidRDefault="00A13865" w:rsidP="00A13865">
      <w:pPr>
        <w:pStyle w:val="Titre3"/>
      </w:pPr>
      <w:r>
        <w:t>5.</w:t>
      </w:r>
      <w:r w:rsidR="003D7A8B">
        <w:t>4</w:t>
      </w:r>
      <w:r>
        <w:t>.3. Structure d’habitat</w:t>
      </w:r>
    </w:p>
    <w:p w14:paraId="3F105AA2" w14:textId="77777777" w:rsidR="00A13865" w:rsidRDefault="00A13865" w:rsidP="00490C45">
      <w:pPr>
        <w:spacing w:line="360" w:lineRule="auto"/>
        <w:jc w:val="both"/>
        <w:rPr>
          <w:rFonts w:asciiTheme="majorHAnsi" w:hAnsiTheme="majorHAnsi" w:cstheme="majorHAnsi"/>
        </w:rPr>
      </w:pPr>
    </w:p>
    <w:p w14:paraId="5FCAA19F" w14:textId="326CC391"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C020AF">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A266F6">
        <w:rPr>
          <w:rFonts w:asciiTheme="majorHAnsi" w:hAnsiTheme="majorHAnsi" w:cstheme="majorHAnsi"/>
        </w:rPr>
        <w:instrText xml:space="preserve"> ADDIN ZOTERO_ITEM CSL_CITATION {"citationID":"qLr5L2uo","properties":{"formattedCitation":"(Valois &amp; Poulin, 2015)","plainCitation":"(Valois &amp; Poulin, 2015)","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w:t>
      </w:r>
      <w:r w:rsidR="003E2AAA">
        <w:rPr>
          <w:rFonts w:asciiTheme="majorHAnsi" w:hAnsiTheme="majorHAnsi" w:cstheme="majorHAnsi"/>
        </w:rPr>
        <w:lastRenderedPageBreak/>
        <w:t xml:space="preserve">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02A72098" w14:textId="69BB4064" w:rsidR="00A13865" w:rsidRDefault="00A13865" w:rsidP="00A13865">
      <w:pPr>
        <w:pStyle w:val="Titre3"/>
      </w:pPr>
      <w:r>
        <w:t>5.</w:t>
      </w:r>
      <w:r w:rsidR="003D7A8B">
        <w:t>4</w:t>
      </w:r>
      <w:r>
        <w:t>.4. Attributs spatiaux</w:t>
      </w:r>
    </w:p>
    <w:p w14:paraId="179CCF9B" w14:textId="77777777" w:rsidR="00A13865" w:rsidRDefault="00A13865" w:rsidP="00490C45">
      <w:pPr>
        <w:spacing w:line="360" w:lineRule="auto"/>
        <w:jc w:val="both"/>
        <w:rPr>
          <w:rFonts w:asciiTheme="majorHAnsi" w:hAnsiTheme="majorHAnsi" w:cstheme="majorHAnsi"/>
        </w:rPr>
      </w:pPr>
    </w:p>
    <w:p w14:paraId="391551CC" w14:textId="640F4113"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spatiaux 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154C5C59" w14:textId="77777777" w:rsidR="009C41AF" w:rsidRDefault="009C41AF" w:rsidP="003A574E">
      <w:pPr>
        <w:suppressLineNumbers/>
      </w:pP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7D701183" w:rsidR="00774F40" w:rsidRPr="006B4BAF" w:rsidRDefault="00774F40" w:rsidP="008A1BEC">
      <w:pPr>
        <w:rPr>
          <w:rFonts w:asciiTheme="majorHAnsi" w:hAnsiTheme="majorHAnsi" w:cstheme="majorHAnsi"/>
          <w:b/>
          <w:bCs/>
          <w:i/>
          <w:iCs/>
        </w:rPr>
      </w:pPr>
      <w:r w:rsidRPr="006B4BAF">
        <w:rPr>
          <w:rFonts w:asciiTheme="majorHAnsi" w:hAnsiTheme="majorHAnsi" w:cstheme="majorHAnsi"/>
          <w:b/>
          <w:bCs/>
          <w:i/>
          <w:iCs/>
        </w:rPr>
        <w:lastRenderedPageBreak/>
        <w:t>5.</w:t>
      </w:r>
      <w:r w:rsidR="003D7A8B" w:rsidRPr="006B4BAF">
        <w:rPr>
          <w:rFonts w:asciiTheme="majorHAnsi" w:hAnsiTheme="majorHAnsi" w:cstheme="majorHAnsi"/>
          <w:b/>
          <w:bCs/>
          <w:i/>
          <w:iCs/>
        </w:rPr>
        <w:t>5</w:t>
      </w:r>
      <w:r w:rsidRPr="006B4BAF">
        <w:rPr>
          <w:rFonts w:asciiTheme="majorHAnsi" w:hAnsiTheme="majorHAnsi" w:cstheme="majorHAnsi"/>
          <w:b/>
          <w:bCs/>
          <w:i/>
          <w:iCs/>
        </w:rPr>
        <w:t>. Maladie du point noir</w:t>
      </w:r>
    </w:p>
    <w:p w14:paraId="10C30088" w14:textId="77777777" w:rsidR="00A524AA" w:rsidRPr="00A524AA" w:rsidRDefault="00A524AA" w:rsidP="00490C45">
      <w:pPr>
        <w:spacing w:line="360" w:lineRule="auto"/>
        <w:jc w:val="both"/>
      </w:pPr>
    </w:p>
    <w:p w14:paraId="58FEA835" w14:textId="5843E80A" w:rsidR="00A524AA" w:rsidRDefault="00A524AA" w:rsidP="00012A09">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Figure </w:t>
      </w:r>
      <w:r w:rsidR="00B72966" w:rsidRPr="0098211E">
        <w:rPr>
          <w:rFonts w:asciiTheme="majorHAnsi" w:hAnsiTheme="majorHAnsi" w:cstheme="majorHAnsi"/>
        </w:rPr>
        <w:t>3</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2A01F69" w14:textId="77777777" w:rsidR="003A574E" w:rsidRPr="00A524AA" w:rsidRDefault="003A574E" w:rsidP="003A574E">
      <w:pPr>
        <w:suppressLineNumbers/>
        <w:spacing w:line="360" w:lineRule="auto"/>
        <w:ind w:firstLine="708"/>
        <w:jc w:val="both"/>
        <w:rPr>
          <w:rFonts w:asciiTheme="majorHAnsi" w:hAnsiTheme="majorHAnsi" w:cstheme="majorHAnsi"/>
        </w:rPr>
      </w:pPr>
    </w:p>
    <w:p w14:paraId="3C87CC33" w14:textId="77777777" w:rsidR="00A524AA" w:rsidRPr="00A524AA" w:rsidRDefault="00A524AA" w:rsidP="003A574E">
      <w:pPr>
        <w:suppressLineNumbers/>
        <w:spacing w:line="360" w:lineRule="auto"/>
        <w:jc w:val="both"/>
        <w:rPr>
          <w:rFonts w:asciiTheme="majorHAnsi" w:hAnsiTheme="majorHAnsi" w:cstheme="majorHAnsi"/>
        </w:rPr>
      </w:pPr>
    </w:p>
    <w:p w14:paraId="66A25BD5" w14:textId="053755D1" w:rsidR="003A574E" w:rsidRDefault="006B4BAF" w:rsidP="003A574E">
      <w:pPr>
        <w:suppressLineNumbers/>
        <w:spacing w:line="360" w:lineRule="auto"/>
        <w:ind w:firstLine="708"/>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0CF944C1">
            <wp:simplePos x="0" y="0"/>
            <wp:positionH relativeFrom="margin">
              <wp:posOffset>1032240</wp:posOffset>
            </wp:positionH>
            <wp:positionV relativeFrom="margin">
              <wp:posOffset>-33425</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6">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r w:rsidR="003A574E">
        <w:rPr>
          <w:noProof/>
        </w:rPr>
        <mc:AlternateContent>
          <mc:Choice Requires="wps">
            <w:drawing>
              <wp:anchor distT="0" distB="0" distL="114300" distR="114300" simplePos="0" relativeHeight="251668480" behindDoc="0" locked="0" layoutInCell="1" allowOverlap="1" wp14:anchorId="434B2AC5" wp14:editId="542433AF">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c5yMQIAAFw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" fillcolor="white [3201]" stroked="f" strokeweight=".5pt">
                <v:textbo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77777777"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1F30E832"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RVCEMk2d","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582906">
        <w:rPr>
          <w:rFonts w:asciiTheme="majorHAnsi" w:hAnsiTheme="majorHAnsi" w:cstheme="majorHAnsi"/>
        </w:rPr>
        <w:instrText xml:space="preserve"> ADDIN ZOTERO_ITEM CSL_CITATION {"citationID":"KDoM5BYk","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77777777" w:rsidR="007E1082" w:rsidRPr="008A1BEC" w:rsidRDefault="007E1082" w:rsidP="00C63044">
      <w:pPr>
        <w:spacing w:line="360" w:lineRule="auto"/>
        <w:jc w:val="both"/>
        <w:rPr>
          <w:rFonts w:asciiTheme="majorHAnsi" w:hAnsiTheme="majorHAnsi" w:cstheme="majorHAnsi"/>
        </w:rPr>
      </w:pPr>
    </w:p>
    <w:p w14:paraId="49BD443D" w14:textId="1631100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nqUaJIuS","properties":{"formattedCitation":"(Thelamon, 2023)","plainCitation":"(Thelamon, 2023)","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276CA55" w14:textId="77777777" w:rsidR="003D7A8B" w:rsidRDefault="003D7A8B" w:rsidP="003A574E">
      <w:pPr>
        <w:pStyle w:val="Titre2"/>
        <w:suppressLineNumbers/>
        <w:spacing w:line="360" w:lineRule="auto"/>
      </w:pP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lastRenderedPageBreak/>
        <w:t>5.6. Lacunes en écologie des parasites</w:t>
      </w:r>
    </w:p>
    <w:p w14:paraId="59690DA4" w14:textId="77777777" w:rsidR="003D7A8B" w:rsidRDefault="003D7A8B" w:rsidP="003D7A8B">
      <w:pPr>
        <w:spacing w:line="360" w:lineRule="auto"/>
        <w:jc w:val="both"/>
      </w:pPr>
    </w:p>
    <w:p w14:paraId="2E3D3EC5" w14:textId="0251665D" w:rsidR="003D7A8B" w:rsidRPr="003D7A8B" w:rsidRDefault="003D7A8B" w:rsidP="003D7A8B">
      <w:pPr>
        <w:spacing w:line="360" w:lineRule="auto"/>
        <w:ind w:firstLine="708"/>
        <w:jc w:val="both"/>
        <w:rPr>
          <w:rFonts w:asciiTheme="majorHAnsi" w:hAnsiTheme="majorHAnsi" w:cstheme="majorHAnsi"/>
          <w:lang w:val="en-US"/>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BE1947">
        <w:rPr>
          <w:rFonts w:asciiTheme="majorHAnsi" w:hAnsiTheme="majorHAnsi" w:cstheme="majorHAnsi"/>
        </w:rPr>
        <w:t xml:space="preserve">Figure </w:t>
      </w:r>
      <w:r>
        <w:rPr>
          <w:rFonts w:asciiTheme="majorHAnsi" w:hAnsiTheme="majorHAnsi" w:cstheme="majorHAnsi"/>
        </w:rPr>
        <w:t>1</w:t>
      </w:r>
      <w:r w:rsidRPr="00622C4F">
        <w:rPr>
          <w:rFonts w:asciiTheme="majorHAnsi" w:hAnsiTheme="majorHAnsi" w:cstheme="majorHAnsi"/>
        </w:rPr>
        <w:t xml:space="preserve">), encore peu d’études en </w:t>
      </w:r>
      <w:r>
        <w:rPr>
          <w:rFonts w:asciiTheme="majorHAnsi" w:hAnsiTheme="majorHAnsi" w:cstheme="majorHAnsi"/>
        </w:rPr>
        <w:t>«</w:t>
      </w:r>
      <w:proofErr w:type="spellStart"/>
      <w:r>
        <w:rPr>
          <w:rFonts w:asciiTheme="majorHAnsi" w:hAnsiTheme="majorHAnsi" w:cstheme="majorHAnsi"/>
        </w:rPr>
        <w:t>disease</w:t>
      </w:r>
      <w:proofErr w:type="spellEnd"/>
      <w:r>
        <w:rPr>
          <w:rFonts w:asciiTheme="majorHAnsi" w:hAnsiTheme="majorHAnsi" w:cstheme="majorHAnsi"/>
        </w:rPr>
        <w:t xml:space="preserve"> </w:t>
      </w:r>
      <w:proofErr w:type="spellStart"/>
      <w:r>
        <w:rPr>
          <w:rFonts w:asciiTheme="majorHAnsi" w:hAnsiTheme="majorHAnsi" w:cstheme="majorHAnsi"/>
        </w:rPr>
        <w:t>ecology</w:t>
      </w:r>
      <w:proofErr w:type="spellEnd"/>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07)</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6B4BAF">
        <w:rPr>
          <w:rFonts w:asciiTheme="majorHAnsi" w:hAnsiTheme="majorHAnsi" w:cstheme="majorHAnsi"/>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w:instrText>
      </w:r>
      <w:r w:rsidRPr="003D7A8B">
        <w:rPr>
          <w:rFonts w:asciiTheme="majorHAnsi" w:hAnsiTheme="majorHAnsi" w:cstheme="majorHAnsi"/>
          <w:lang w:val="en-US"/>
        </w:rPr>
        <w:instrText xml:space="preserve">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3D7A8B">
        <w:rPr>
          <w:rFonts w:asciiTheme="majorHAnsi" w:hAnsiTheme="majorHAnsi" w:cstheme="majorHAnsi"/>
          <w:noProof/>
          <w:lang w:val="en-US"/>
        </w:rPr>
        <w:t>Wilson et al. (1993)</w:t>
      </w:r>
      <w:r>
        <w:rPr>
          <w:rFonts w:asciiTheme="majorHAnsi" w:hAnsiTheme="majorHAnsi" w:cstheme="majorHAnsi"/>
        </w:rPr>
        <w:fldChar w:fldCharType="end"/>
      </w:r>
      <w:r w:rsidRPr="003D7A8B">
        <w:rPr>
          <w:rFonts w:asciiTheme="majorHAnsi" w:hAnsiTheme="majorHAnsi" w:cstheme="majorHAnsi"/>
          <w:lang w:val="en-US"/>
        </w:rPr>
        <w:t xml:space="preserve">. </w:t>
      </w:r>
    </w:p>
    <w:p w14:paraId="187F0055" w14:textId="36AEE034" w:rsidR="00A266F6" w:rsidRPr="003D7A8B" w:rsidRDefault="003A574E" w:rsidP="003A574E">
      <w:pPr>
        <w:spacing w:line="360" w:lineRule="auto"/>
        <w:jc w:val="both"/>
        <w:rPr>
          <w:rFonts w:asciiTheme="majorHAnsi" w:hAnsiTheme="majorHAnsi" w:cstheme="majorHAnsi"/>
          <w:lang w:val="en-US"/>
        </w:rPr>
      </w:pPr>
      <w:r>
        <w:rPr>
          <w:rFonts w:asciiTheme="majorHAnsi" w:hAnsiTheme="majorHAnsi" w:cstheme="majorHAnsi"/>
          <w:noProof/>
        </w:rPr>
        <w:lastRenderedPageBreak/>
        <mc:AlternateContent>
          <mc:Choice Requires="wps">
            <w:drawing>
              <wp:anchor distT="0" distB="0" distL="114300" distR="114300" simplePos="0" relativeHeight="251671552" behindDoc="0" locked="0" layoutInCell="1" allowOverlap="1" wp14:anchorId="29887FC3" wp14:editId="721AEBF1">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Pr>
          <w:rFonts w:asciiTheme="majorHAnsi" w:hAnsiTheme="majorHAnsi" w:cstheme="majorHAnsi"/>
          <w:noProof/>
        </w:rPr>
        <w:drawing>
          <wp:anchor distT="0" distB="0" distL="114300" distR="114300" simplePos="0" relativeHeight="251654143" behindDoc="0" locked="0" layoutInCell="1" allowOverlap="1" wp14:anchorId="75E87C89" wp14:editId="0B74EB4B">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A266F6" w:rsidRPr="003D7A8B">
        <w:rPr>
          <w:rFonts w:asciiTheme="majorHAnsi" w:hAnsiTheme="majorHAnsi" w:cstheme="majorHAnsi"/>
          <w:lang w:val="en-US"/>
        </w:rPr>
        <w:br w:type="page"/>
      </w:r>
    </w:p>
    <w:p w14:paraId="453E7481" w14:textId="7C5A334C" w:rsidR="006B4BAF" w:rsidRPr="006B4BAF" w:rsidRDefault="00A266F6" w:rsidP="0033333D">
      <w:pPr>
        <w:pStyle w:val="Bibliographie1"/>
      </w:pPr>
      <w:r w:rsidRPr="00A266F6">
        <w:lastRenderedPageBreak/>
        <w:fldChar w:fldCharType="begin"/>
      </w:r>
      <w:r w:rsidRPr="00A266F6">
        <w:instrText xml:space="preserve"> ADDIN ZOTERO_BIBL {"uncited":[],"omitted":[],"custom":[]} CSL_BIBLIOGRAPHY </w:instrText>
      </w:r>
      <w:r w:rsidRPr="00A266F6">
        <w:fldChar w:fldCharType="separate"/>
      </w:r>
      <w:proofErr w:type="spellStart"/>
      <w:r w:rsidR="00012A09" w:rsidRPr="006B4BAF">
        <w:t>Ahn</w:t>
      </w:r>
      <w:proofErr w:type="spellEnd"/>
      <w:r w:rsidR="00012A09" w:rsidRPr="006B4BAF">
        <w:t xml:space="preserve">, S., &amp; </w:t>
      </w:r>
      <w:proofErr w:type="spellStart"/>
      <w:r w:rsidR="00012A09" w:rsidRPr="006B4BAF">
        <w:t>Goater</w:t>
      </w:r>
      <w:proofErr w:type="spellEnd"/>
      <w:r w:rsidR="00012A09" w:rsidRPr="006B4BAF">
        <w:t>, C. P. (2021). Nonhost species reduce parasite infection in a focal host species within experimental fish communities. Ecology and Evolution, 11(15), 10155</w:t>
      </w:r>
      <w:r w:rsidR="00012A09" w:rsidRPr="006B4BAF">
        <w:rPr>
          <w:rFonts w:ascii="Cambria Math" w:hAnsi="Cambria Math" w:cs="Cambria Math"/>
        </w:rPr>
        <w:t>‑</w:t>
      </w:r>
      <w:r w:rsidR="00012A09" w:rsidRPr="006B4BAF">
        <w:t>10163. https://doi.org/10.1002/ece3.7823</w:t>
      </w:r>
    </w:p>
    <w:p w14:paraId="3524BE10" w14:textId="32343AA5" w:rsidR="006B4BAF" w:rsidRPr="00012A09" w:rsidRDefault="00012A09" w:rsidP="0033333D">
      <w:pPr>
        <w:pStyle w:val="Bibliographie1"/>
      </w:pPr>
      <w:proofErr w:type="spellStart"/>
      <w:r w:rsidRPr="006B4BAF">
        <w:t>Aho</w:t>
      </w:r>
      <w:proofErr w:type="spellEnd"/>
      <w:r w:rsidRPr="006B4BAF">
        <w:t xml:space="preserve">, J. M., Camp, J. W., &amp; </w:t>
      </w:r>
      <w:proofErr w:type="spellStart"/>
      <w:r w:rsidRPr="006B4BAF">
        <w:t>Esch</w:t>
      </w:r>
      <w:proofErr w:type="spellEnd"/>
      <w:r w:rsidRPr="006B4BAF">
        <w:t>, G. W. (1982). Long-Term Studies on the Population Biology of</w:t>
      </w:r>
      <w:r w:rsidR="006B4BAF" w:rsidRPr="006B4BAF">
        <w:t xml:space="preserve"> </w:t>
      </w:r>
      <w:proofErr w:type="spellStart"/>
      <w:r w:rsidRPr="006B4BAF">
        <w:t>Diplostomulum</w:t>
      </w:r>
      <w:proofErr w:type="spellEnd"/>
      <w:r w:rsidRPr="006B4BAF">
        <w:t xml:space="preserve"> </w:t>
      </w:r>
      <w:proofErr w:type="spellStart"/>
      <w:r w:rsidRPr="006B4BAF">
        <w:t>scheuringi</w:t>
      </w:r>
      <w:proofErr w:type="spellEnd"/>
      <w:r w:rsidRPr="006B4BAF">
        <w:t xml:space="preserve"> in a Thermally Altered Reservoir. The Journal of Parasitology, 68(4), 695</w:t>
      </w:r>
      <w:r w:rsidRPr="006B4BAF">
        <w:rPr>
          <w:rFonts w:ascii="Cambria Math" w:hAnsi="Cambria Math" w:cs="Cambria Math"/>
        </w:rPr>
        <w:t>‑</w:t>
      </w:r>
      <w:r w:rsidRPr="006B4BAF">
        <w:t>708. https://doi.org/10.2307/3280931</w:t>
      </w:r>
    </w:p>
    <w:p w14:paraId="4B5A752E" w14:textId="7A17683C" w:rsidR="006B4BAF" w:rsidRPr="00012A09" w:rsidRDefault="00012A09" w:rsidP="0033333D">
      <w:pPr>
        <w:pStyle w:val="Bibliographie1"/>
      </w:pPr>
      <w:r w:rsidRPr="00012A09">
        <w:t xml:space="preserve">Allan, B. J. M., Illing, B., Fakan, E. P., Narvaez, P., Grutter, A. S., Sikkel, P. C., McClure, E. C., Rummer, J. L., &amp; McCormick, M. I. (2020). Parasite infection directly impacts escape response and stress levels in fish. </w:t>
      </w:r>
      <w:r w:rsidRPr="00012A09">
        <w:rPr>
          <w:i/>
          <w:iCs/>
        </w:rPr>
        <w:t>Journal of Experimental Biology</w:t>
      </w:r>
      <w:r w:rsidRPr="00012A09">
        <w:t xml:space="preserve">, </w:t>
      </w:r>
      <w:r w:rsidRPr="00012A09">
        <w:rPr>
          <w:i/>
          <w:iCs/>
        </w:rPr>
        <w:t>223</w:t>
      </w:r>
      <w:r w:rsidRPr="00012A09">
        <w:t>(16), jeb230904. https://doi.org/10.1242/jeb.230904</w:t>
      </w:r>
    </w:p>
    <w:p w14:paraId="1F3BDB20" w14:textId="22A9BC26" w:rsidR="006B4BAF" w:rsidRPr="00012A09" w:rsidRDefault="00012A09" w:rsidP="0033333D">
      <w:pPr>
        <w:pStyle w:val="Bibliographie1"/>
      </w:pPr>
      <w:r w:rsidRPr="00012A09">
        <w:t xml:space="preserve">Altizer, S., Bartel, R., &amp; Han, B. A. (2011). Animal Migration and Infectious Disease Risk. </w:t>
      </w:r>
      <w:r w:rsidRPr="00012A09">
        <w:rPr>
          <w:i/>
          <w:iCs/>
        </w:rPr>
        <w:t>Science</w:t>
      </w:r>
      <w:r w:rsidRPr="00012A09">
        <w:t>. https://doi.org/10.1126/science.1194694</w:t>
      </w:r>
    </w:p>
    <w:p w14:paraId="29467B54" w14:textId="1A2095C5" w:rsidR="006B4BAF" w:rsidRPr="00012A09" w:rsidRDefault="00012A09" w:rsidP="0033333D">
      <w:pPr>
        <w:pStyle w:val="Bibliographie1"/>
      </w:pPr>
      <w:r w:rsidRPr="00012A09">
        <w:t xml:space="preserve">Anderson, R. M., &amp; May, R. M. (1979). Population biology of infectious </w:t>
      </w:r>
      <w:proofErr w:type="gramStart"/>
      <w:r w:rsidRPr="00012A09">
        <w:t>diseases :</w:t>
      </w:r>
      <w:proofErr w:type="gramEnd"/>
      <w:r w:rsidRPr="00012A09">
        <w:t xml:space="preserve"> Part I. </w:t>
      </w:r>
      <w:r w:rsidRPr="00012A09">
        <w:rPr>
          <w:i/>
          <w:iCs/>
        </w:rPr>
        <w:t>Nature</w:t>
      </w:r>
      <w:r w:rsidRPr="00012A09">
        <w:t xml:space="preserve">, </w:t>
      </w:r>
      <w:r w:rsidRPr="00012A09">
        <w:rPr>
          <w:i/>
          <w:iCs/>
        </w:rPr>
        <w:t>280</w:t>
      </w:r>
      <w:r w:rsidRPr="00012A09">
        <w:t>(5721), 361</w:t>
      </w:r>
      <w:r w:rsidRPr="00012A09">
        <w:rPr>
          <w:rFonts w:ascii="Cambria Math" w:hAnsi="Cambria Math" w:cs="Cambria Math"/>
        </w:rPr>
        <w:t>‑</w:t>
      </w:r>
      <w:r w:rsidRPr="00012A09">
        <w:t>367. https://doi.org/10.1038/280361a0</w:t>
      </w:r>
    </w:p>
    <w:p w14:paraId="6DFE702C" w14:textId="6A13D4B2" w:rsidR="006B4BAF" w:rsidRPr="00012A09" w:rsidRDefault="00012A09" w:rsidP="0033333D">
      <w:pPr>
        <w:pStyle w:val="Bibliographie1"/>
      </w:pPr>
      <w:proofErr w:type="spellStart"/>
      <w:r w:rsidRPr="0033333D">
        <w:rPr>
          <w:lang w:val="fr-CA"/>
        </w:rPr>
        <w:t>Arostegui</w:t>
      </w:r>
      <w:proofErr w:type="spellEnd"/>
      <w:r w:rsidRPr="0033333D">
        <w:rPr>
          <w:lang w:val="fr-CA"/>
        </w:rPr>
        <w:t xml:space="preserve">, M. C., </w:t>
      </w:r>
      <w:proofErr w:type="spellStart"/>
      <w:r w:rsidRPr="0033333D">
        <w:rPr>
          <w:lang w:val="fr-CA"/>
        </w:rPr>
        <w:t>Hovel</w:t>
      </w:r>
      <w:proofErr w:type="spellEnd"/>
      <w:r w:rsidRPr="0033333D">
        <w:rPr>
          <w:lang w:val="fr-CA"/>
        </w:rPr>
        <w:t xml:space="preserve">, R. A., &amp; Quinn, T. P. (2018). </w:t>
      </w:r>
      <w:proofErr w:type="spellStart"/>
      <w:r w:rsidRPr="00012A09">
        <w:t>Schistocephalus</w:t>
      </w:r>
      <w:proofErr w:type="spellEnd"/>
      <w:r w:rsidRPr="00012A09">
        <w:t xml:space="preserve"> solidus parasite prevalence and biomass intensity in threespine stickleback vary by habitat and diet in boreal lakes. </w:t>
      </w:r>
      <w:r w:rsidRPr="00012A09">
        <w:rPr>
          <w:i/>
          <w:iCs/>
        </w:rPr>
        <w:t>Environmental Biology of Fishes</w:t>
      </w:r>
      <w:r w:rsidRPr="00012A09">
        <w:t xml:space="preserve">, </w:t>
      </w:r>
      <w:r w:rsidRPr="00012A09">
        <w:rPr>
          <w:i/>
          <w:iCs/>
        </w:rPr>
        <w:t>101</w:t>
      </w:r>
      <w:r w:rsidRPr="00012A09">
        <w:t>(3), 501</w:t>
      </w:r>
      <w:r w:rsidRPr="00012A09">
        <w:rPr>
          <w:rFonts w:ascii="Cambria Math" w:hAnsi="Cambria Math" w:cs="Cambria Math"/>
        </w:rPr>
        <w:t>‑</w:t>
      </w:r>
      <w:r w:rsidRPr="00012A09">
        <w:t>514. https://doi.org/10.1007/s10641-018-0719-1</w:t>
      </w:r>
    </w:p>
    <w:p w14:paraId="23A29793" w14:textId="33173E1A" w:rsidR="006B4BAF" w:rsidRPr="00012A09" w:rsidRDefault="00012A09" w:rsidP="0033333D">
      <w:pPr>
        <w:pStyle w:val="Bibliographie1"/>
      </w:pPr>
      <w:r w:rsidRPr="00012A09">
        <w:t xml:space="preserve">Behringer, D. C., Karvonen, A., &amp; Bojko, J. (2018). Parasite avoidance behaviours in aquatic environments. </w:t>
      </w:r>
      <w:r w:rsidRPr="00012A09">
        <w:rPr>
          <w:i/>
          <w:iCs/>
        </w:rPr>
        <w:t>Philosophical Transactions of the Royal Society B: Biological Sciences</w:t>
      </w:r>
      <w:r w:rsidRPr="00012A09">
        <w:t xml:space="preserve">, </w:t>
      </w:r>
      <w:r w:rsidRPr="00012A09">
        <w:rPr>
          <w:i/>
          <w:iCs/>
        </w:rPr>
        <w:t>373</w:t>
      </w:r>
      <w:r w:rsidRPr="00012A09">
        <w:t>(1751), 20170202. https://doi.org/10.1098/rstb.2017.0202</w:t>
      </w:r>
    </w:p>
    <w:p w14:paraId="505CD2EE" w14:textId="633F2F3C" w:rsidR="006B4BAF" w:rsidRPr="00012A09" w:rsidRDefault="00012A09" w:rsidP="0033333D">
      <w:pPr>
        <w:pStyle w:val="Bibliographie1"/>
      </w:pPr>
      <w:r w:rsidRPr="0033333D">
        <w:rPr>
          <w:lang w:val="fr-CA"/>
        </w:rPr>
        <w:t xml:space="preserve">Berra, T. M., &amp; Au, R.-J. (1978). </w:t>
      </w:r>
      <w:r w:rsidRPr="00012A09">
        <w:rPr>
          <w:i/>
          <w:iCs/>
        </w:rPr>
        <w:t>Incidence of Black Spot Disease in Fishes in Cedar Fork Creek, Ohio</w:t>
      </w:r>
      <w:r w:rsidRPr="00012A09">
        <w:t>. https://kb.osu.edu/handle/1811/22575</w:t>
      </w:r>
    </w:p>
    <w:p w14:paraId="7CAE57FA" w14:textId="7F2868D5" w:rsidR="006B4BAF" w:rsidRPr="00012A09" w:rsidRDefault="00012A09" w:rsidP="0033333D">
      <w:pPr>
        <w:pStyle w:val="Bibliographie1"/>
      </w:pPr>
      <w:r w:rsidRPr="00012A09">
        <w:t xml:space="preserve">Binning, S. A., Shaw, A. K., &amp; Roche, D. G. (2017). Parasites and Host </w:t>
      </w:r>
      <w:proofErr w:type="gramStart"/>
      <w:r w:rsidRPr="00012A09">
        <w:t>Performance :</w:t>
      </w:r>
      <w:proofErr w:type="gramEnd"/>
      <w:r w:rsidRPr="00012A09">
        <w:t xml:space="preserve"> Incorporating Infection into Our Understanding of Animal Movement. </w:t>
      </w:r>
      <w:r w:rsidRPr="00012A09">
        <w:rPr>
          <w:i/>
          <w:iCs/>
        </w:rPr>
        <w:t>Integrative and Comparative Biology</w:t>
      </w:r>
      <w:r w:rsidRPr="00012A09">
        <w:t xml:space="preserve">, </w:t>
      </w:r>
      <w:r w:rsidRPr="00012A09">
        <w:rPr>
          <w:i/>
          <w:iCs/>
        </w:rPr>
        <w:t>57</w:t>
      </w:r>
      <w:r w:rsidRPr="00012A09">
        <w:t>(2), 267</w:t>
      </w:r>
      <w:r w:rsidRPr="00012A09">
        <w:rPr>
          <w:rFonts w:ascii="Cambria Math" w:hAnsi="Cambria Math" w:cs="Cambria Math"/>
        </w:rPr>
        <w:t>‑</w:t>
      </w:r>
      <w:r w:rsidRPr="00012A09">
        <w:t>280. https://doi.org/10.1093/icb/icx024</w:t>
      </w:r>
    </w:p>
    <w:p w14:paraId="7F9D112A" w14:textId="37065BC0" w:rsidR="006B4BAF" w:rsidRPr="00012A09" w:rsidRDefault="00012A09" w:rsidP="0033333D">
      <w:pPr>
        <w:pStyle w:val="Bibliographie1"/>
      </w:pPr>
      <w:r w:rsidRPr="00012A09">
        <w:t xml:space="preserve">Blanar, C. A., Marcogliese, D. J., &amp; Couillard, C. M. (2011). Natural and anthropogenic factors shape metazoan parasite community structure in mummichog (Fundulus heteroclitus) from two estuaries in New Brunswick, Canada. </w:t>
      </w:r>
      <w:r w:rsidRPr="00012A09">
        <w:rPr>
          <w:i/>
          <w:iCs/>
        </w:rPr>
        <w:t>Folia Parasitologica</w:t>
      </w:r>
      <w:r w:rsidRPr="00012A09">
        <w:t xml:space="preserve">, </w:t>
      </w:r>
      <w:r w:rsidRPr="00012A09">
        <w:rPr>
          <w:i/>
          <w:iCs/>
        </w:rPr>
        <w:t>58</w:t>
      </w:r>
      <w:r w:rsidRPr="00012A09">
        <w:t>(3), 240</w:t>
      </w:r>
      <w:r w:rsidRPr="00012A09">
        <w:rPr>
          <w:rFonts w:ascii="Cambria Math" w:hAnsi="Cambria Math" w:cs="Cambria Math"/>
        </w:rPr>
        <w:t>‑</w:t>
      </w:r>
      <w:r w:rsidRPr="00012A09">
        <w:t>248. https://doi.org/10.14411/fp.2011.023</w:t>
      </w:r>
    </w:p>
    <w:p w14:paraId="4BC81E0A" w14:textId="77777777" w:rsidR="00012A09" w:rsidRPr="00012A09" w:rsidRDefault="00012A09" w:rsidP="006B4BAF">
      <w:pPr>
        <w:pStyle w:val="Bibliographie1"/>
      </w:pPr>
      <w:r w:rsidRPr="00012A09">
        <w:t xml:space="preserve">Blasco-Costa, I., Koehler, A. V., Martin, A., &amp; Poulin, R. (2013). Upstream-downstream gradient in infection levels by fish </w:t>
      </w:r>
      <w:proofErr w:type="gramStart"/>
      <w:r w:rsidRPr="00012A09">
        <w:t>parasites :</w:t>
      </w:r>
      <w:proofErr w:type="gramEnd"/>
      <w:r w:rsidRPr="00012A09">
        <w:t xml:space="preserve"> A common river pattern? </w:t>
      </w:r>
      <w:r w:rsidRPr="00012A09">
        <w:rPr>
          <w:i/>
          <w:iCs/>
        </w:rPr>
        <w:t>Parasitology</w:t>
      </w:r>
      <w:r w:rsidRPr="00012A09">
        <w:t xml:space="preserve">, </w:t>
      </w:r>
      <w:r w:rsidRPr="00012A09">
        <w:rPr>
          <w:i/>
          <w:iCs/>
        </w:rPr>
        <w:t>140</w:t>
      </w:r>
      <w:r w:rsidRPr="00012A09">
        <w:t>(2), 266</w:t>
      </w:r>
      <w:r w:rsidRPr="00012A09">
        <w:rPr>
          <w:rFonts w:ascii="Cambria Math" w:hAnsi="Cambria Math" w:cs="Cambria Math"/>
        </w:rPr>
        <w:t>‑</w:t>
      </w:r>
      <w:r w:rsidRPr="00012A09">
        <w:t>274. https://doi.org/10.1017/S0031182012001527</w:t>
      </w:r>
    </w:p>
    <w:p w14:paraId="25E2AFE0" w14:textId="3E0CDD9D" w:rsidR="006B4BAF" w:rsidRPr="00012A09" w:rsidRDefault="00012A09" w:rsidP="0033333D">
      <w:pPr>
        <w:pStyle w:val="Bibliographie1"/>
      </w:pPr>
      <w:r w:rsidRPr="00012A09">
        <w:lastRenderedPageBreak/>
        <w:t xml:space="preserve">Bolnick, D. I., Resetarits, E. J., Ballare, K., Stuart, Y. E., &amp; Stutz, W. E. (2020). Scale-dependent effects of host patch traits on species composition in a stickleback parasite metacommunity. </w:t>
      </w:r>
      <w:r w:rsidRPr="00012A09">
        <w:rPr>
          <w:i/>
          <w:iCs/>
        </w:rPr>
        <w:t>Ecology</w:t>
      </w:r>
      <w:r w:rsidRPr="00012A09">
        <w:t xml:space="preserve">, </w:t>
      </w:r>
      <w:r w:rsidRPr="00012A09">
        <w:rPr>
          <w:i/>
          <w:iCs/>
        </w:rPr>
        <w:t>101</w:t>
      </w:r>
      <w:r w:rsidRPr="00012A09">
        <w:t>(12), e03181. https://doi.org/10.1002/ecy.3181</w:t>
      </w:r>
    </w:p>
    <w:p w14:paraId="08CEC37E" w14:textId="7DE4BF94" w:rsidR="006B4BAF" w:rsidRPr="00012A09" w:rsidRDefault="00012A09" w:rsidP="0033333D">
      <w:pPr>
        <w:pStyle w:val="Bibliographie1"/>
      </w:pPr>
      <w:r w:rsidRPr="00012A09">
        <w:t xml:space="preserve">Boots, M., &amp; Sasaki, A. (2002). Parasite‐Driven Extinction in Spatially Explicit Host‐Parasite Systems. </w:t>
      </w:r>
      <w:r w:rsidRPr="00012A09">
        <w:rPr>
          <w:i/>
          <w:iCs/>
        </w:rPr>
        <w:t>The American Naturalist</w:t>
      </w:r>
      <w:r w:rsidRPr="00012A09">
        <w:t xml:space="preserve">, </w:t>
      </w:r>
      <w:r w:rsidRPr="00012A09">
        <w:rPr>
          <w:i/>
          <w:iCs/>
        </w:rPr>
        <w:t>159</w:t>
      </w:r>
      <w:r w:rsidRPr="00012A09">
        <w:t>(6), 706</w:t>
      </w:r>
      <w:r w:rsidRPr="00012A09">
        <w:rPr>
          <w:rFonts w:ascii="Cambria Math" w:hAnsi="Cambria Math" w:cs="Cambria Math"/>
        </w:rPr>
        <w:t>‑</w:t>
      </w:r>
      <w:r w:rsidRPr="00012A09">
        <w:t>713. https://doi.org/10.1086/339996</w:t>
      </w:r>
    </w:p>
    <w:p w14:paraId="351B529E" w14:textId="77777777" w:rsidR="00012A09" w:rsidRPr="00012A09" w:rsidRDefault="00012A09" w:rsidP="006B4BAF">
      <w:pPr>
        <w:pStyle w:val="Bibliographie1"/>
      </w:pPr>
      <w:r w:rsidRPr="00012A09">
        <w:t xml:space="preserve">Buck, J. C., &amp; Lutterschmidt, W. I. (2017). Parasite abundance decreases with host </w:t>
      </w:r>
      <w:proofErr w:type="gramStart"/>
      <w:r w:rsidRPr="00012A09">
        <w:t>density :</w:t>
      </w:r>
      <w:proofErr w:type="gramEnd"/>
      <w:r w:rsidRPr="00012A09">
        <w:t xml:space="preserve"> Evidence of the encounter-dilution effect for a parasite with a complex life cycle. </w:t>
      </w:r>
      <w:r w:rsidRPr="00012A09">
        <w:rPr>
          <w:i/>
          <w:iCs/>
        </w:rPr>
        <w:t>Hydrobiologia</w:t>
      </w:r>
      <w:r w:rsidRPr="00012A09">
        <w:t xml:space="preserve">, </w:t>
      </w:r>
      <w:r w:rsidRPr="00012A09">
        <w:rPr>
          <w:i/>
          <w:iCs/>
        </w:rPr>
        <w:t>784</w:t>
      </w:r>
      <w:r w:rsidRPr="00012A09">
        <w:t>(1), 201</w:t>
      </w:r>
      <w:r w:rsidRPr="00012A09">
        <w:rPr>
          <w:rFonts w:ascii="Cambria Math" w:hAnsi="Cambria Math" w:cs="Cambria Math"/>
        </w:rPr>
        <w:t>‑</w:t>
      </w:r>
      <w:r w:rsidRPr="00012A09">
        <w:t>210. https://doi.org/10.1007/s10750-016-2874-8</w:t>
      </w:r>
    </w:p>
    <w:p w14:paraId="743D45D8" w14:textId="77777777" w:rsidR="00012A09" w:rsidRPr="00012A09" w:rsidRDefault="00012A09" w:rsidP="006B4BAF">
      <w:pPr>
        <w:pStyle w:val="Bibliographie1"/>
      </w:pPr>
      <w:r w:rsidRPr="00012A09">
        <w:t xml:space="preserve">Bush, A., Fernandez, J., Esch, G., &amp; Seed, J. (2001). </w:t>
      </w:r>
      <w:proofErr w:type="gramStart"/>
      <w:r w:rsidRPr="00012A09">
        <w:t>Parasitism :</w:t>
      </w:r>
      <w:proofErr w:type="gramEnd"/>
      <w:r w:rsidRPr="00012A09">
        <w:t xml:space="preserve"> The Diversity and Ecology of Animal Parasites. </w:t>
      </w:r>
      <w:r w:rsidRPr="00012A09">
        <w:rPr>
          <w:i/>
          <w:iCs/>
        </w:rPr>
        <w:t>Parasitology</w:t>
      </w:r>
      <w:r w:rsidRPr="00012A09">
        <w:t xml:space="preserve">, </w:t>
      </w:r>
      <w:r w:rsidRPr="00012A09">
        <w:rPr>
          <w:i/>
          <w:iCs/>
        </w:rPr>
        <w:t>123</w:t>
      </w:r>
      <w:r w:rsidRPr="00012A09">
        <w:t>.</w:t>
      </w:r>
    </w:p>
    <w:p w14:paraId="6DAD767D" w14:textId="77777777" w:rsidR="00012A09" w:rsidRPr="00012A09" w:rsidRDefault="00012A09" w:rsidP="006B4BAF">
      <w:pPr>
        <w:pStyle w:val="Bibliographie1"/>
      </w:pPr>
      <w:r w:rsidRPr="00012A09">
        <w:t xml:space="preserve">Byers, J. E., Blakeslee, A. M. H., Linder, E., Cooper, A. B., &amp; Maguire, T. J. (2008). Controls of Spatial Variation in the Prevalence of Trematode Parasites Infecting a Marine Snail. </w:t>
      </w:r>
      <w:r w:rsidRPr="00012A09">
        <w:rPr>
          <w:i/>
          <w:iCs/>
        </w:rPr>
        <w:t>Ecology</w:t>
      </w:r>
      <w:r w:rsidRPr="00012A09">
        <w:t xml:space="preserve">, </w:t>
      </w:r>
      <w:r w:rsidRPr="00012A09">
        <w:rPr>
          <w:i/>
          <w:iCs/>
        </w:rPr>
        <w:t>89</w:t>
      </w:r>
      <w:r w:rsidRPr="00012A09">
        <w:t>(2), 439</w:t>
      </w:r>
      <w:r w:rsidRPr="00012A09">
        <w:rPr>
          <w:rFonts w:ascii="Cambria Math" w:hAnsi="Cambria Math" w:cs="Cambria Math"/>
        </w:rPr>
        <w:t>‑</w:t>
      </w:r>
      <w:r w:rsidRPr="00012A09">
        <w:t>451. https://doi.org/10.1890/06-1036.1</w:t>
      </w:r>
    </w:p>
    <w:p w14:paraId="32A77F64" w14:textId="77777777" w:rsidR="00012A09" w:rsidRPr="00012A09" w:rsidRDefault="00012A09" w:rsidP="006B4BAF">
      <w:pPr>
        <w:pStyle w:val="Bibliographie1"/>
      </w:pPr>
      <w:r w:rsidRPr="00012A09">
        <w:t xml:space="preserve">Cable, J., Barber, I., Boag, B., Ellison, A. R., Morgan, E. R., Murray, K., Pascoe, E. L., Sait, S. M., Wilson, A. J., &amp; Booth, M. (2017). Global change, parasite transmission and disease </w:t>
      </w:r>
      <w:proofErr w:type="gramStart"/>
      <w:r w:rsidRPr="00012A09">
        <w:t>control :</w:t>
      </w:r>
      <w:proofErr w:type="gramEnd"/>
      <w:r w:rsidRPr="00012A09">
        <w:t xml:space="preserve"> Lessons from ecology. </w:t>
      </w:r>
      <w:r w:rsidRPr="00012A09">
        <w:rPr>
          <w:i/>
          <w:iCs/>
        </w:rPr>
        <w:t>Philosophical Transactions of the Royal Society B: Biological Sciences</w:t>
      </w:r>
      <w:r w:rsidRPr="00012A09">
        <w:t xml:space="preserve">, </w:t>
      </w:r>
      <w:r w:rsidRPr="00012A09">
        <w:rPr>
          <w:i/>
          <w:iCs/>
        </w:rPr>
        <w:t>372</w:t>
      </w:r>
      <w:r w:rsidRPr="00012A09">
        <w:t>(1719), 20160088. https://doi.org/10.1098/rstb.2016.0088</w:t>
      </w:r>
    </w:p>
    <w:p w14:paraId="5ECEDB0B" w14:textId="77777777" w:rsidR="00012A09" w:rsidRPr="00012A09" w:rsidRDefault="00012A09" w:rsidP="006B4BAF">
      <w:pPr>
        <w:pStyle w:val="Bibliographie1"/>
      </w:pPr>
      <w:r w:rsidRPr="00012A09">
        <w:t xml:space="preserve">Cairns, M., Ebersole, J., Baker, J., Jr, P., Lavigne, H., &amp; Davis, S. (2005). Influence of Summer Stream Temperatures on Black Spot Infestation of Juvenile Coho Salmon in the Oregon Coast Range. </w:t>
      </w:r>
      <w:r w:rsidRPr="00012A09">
        <w:rPr>
          <w:i/>
          <w:iCs/>
        </w:rPr>
        <w:t>Transactions of The American Fisheries Society - TRANS AMER FISH SOC</w:t>
      </w:r>
      <w:r w:rsidRPr="00012A09">
        <w:t xml:space="preserve">, </w:t>
      </w:r>
      <w:r w:rsidRPr="00012A09">
        <w:rPr>
          <w:i/>
          <w:iCs/>
        </w:rPr>
        <w:t>134</w:t>
      </w:r>
      <w:r w:rsidRPr="00012A09">
        <w:t>, 1471</w:t>
      </w:r>
      <w:r w:rsidRPr="00012A09">
        <w:rPr>
          <w:rFonts w:ascii="Cambria Math" w:hAnsi="Cambria Math" w:cs="Cambria Math"/>
        </w:rPr>
        <w:t>‑</w:t>
      </w:r>
      <w:r w:rsidRPr="00012A09">
        <w:t>1479. https://doi.org/10.1577/T04-151.1</w:t>
      </w:r>
    </w:p>
    <w:p w14:paraId="40B62C48" w14:textId="77777777" w:rsidR="00012A09" w:rsidRPr="00012A09" w:rsidRDefault="00012A09" w:rsidP="006B4BAF">
      <w:pPr>
        <w:pStyle w:val="Bibliographie1"/>
      </w:pPr>
      <w:r w:rsidRPr="00012A09">
        <w:t xml:space="preserve">Camp, J. W., Aho, J. M., &amp; Esch, G. W. (1982). A Long-Term Study on Various Aspects of the Population Biology of Ornithodiplostomum ptychocheilus in a South Carolina Cooling Reservoir. </w:t>
      </w:r>
      <w:r w:rsidRPr="00012A09">
        <w:rPr>
          <w:i/>
          <w:iCs/>
        </w:rPr>
        <w:t>The Journal of Parasitology</w:t>
      </w:r>
      <w:r w:rsidRPr="00012A09">
        <w:t xml:space="preserve">, </w:t>
      </w:r>
      <w:r w:rsidRPr="00012A09">
        <w:rPr>
          <w:i/>
          <w:iCs/>
        </w:rPr>
        <w:t>68</w:t>
      </w:r>
      <w:r w:rsidRPr="00012A09">
        <w:t>(4), 709</w:t>
      </w:r>
      <w:r w:rsidRPr="00012A09">
        <w:rPr>
          <w:rFonts w:ascii="Cambria Math" w:hAnsi="Cambria Math" w:cs="Cambria Math"/>
        </w:rPr>
        <w:t>‑</w:t>
      </w:r>
      <w:r w:rsidRPr="00012A09">
        <w:t>718. https://doi.org/10.2307/3280932</w:t>
      </w:r>
    </w:p>
    <w:p w14:paraId="27CDA697" w14:textId="77777777" w:rsidR="00012A09" w:rsidRPr="00012A09" w:rsidRDefault="00012A09" w:rsidP="006B4BAF">
      <w:pPr>
        <w:pStyle w:val="Bibliographie1"/>
      </w:pPr>
      <w:r w:rsidRPr="00012A09">
        <w:t xml:space="preserve">Cantrell, S., Cosner, C., &amp; Ruan, S. (Éds.). (2009). </w:t>
      </w:r>
      <w:r w:rsidRPr="00012A09">
        <w:rPr>
          <w:i/>
          <w:iCs/>
        </w:rPr>
        <w:t>Spatial Ecology</w:t>
      </w:r>
      <w:r w:rsidRPr="00012A09">
        <w:t>. Chapman and Hall/CRC. https://doi.org/10.1201/9781420059861</w:t>
      </w:r>
    </w:p>
    <w:p w14:paraId="177CBFEE" w14:textId="77777777" w:rsidR="00012A09" w:rsidRPr="00012A09" w:rsidRDefault="00012A09" w:rsidP="006B4BAF">
      <w:pPr>
        <w:pStyle w:val="Bibliographie1"/>
      </w:pPr>
      <w:r w:rsidRPr="00012A09">
        <w:t xml:space="preserve">Combes, C. (2001). </w:t>
      </w:r>
      <w:proofErr w:type="gramStart"/>
      <w:r w:rsidRPr="00012A09">
        <w:t>Parasitism :</w:t>
      </w:r>
      <w:proofErr w:type="gramEnd"/>
      <w:r w:rsidRPr="00012A09">
        <w:t xml:space="preserve"> The Ecology and Evolution of Intimate Interactions. University of Chicago Press.</w:t>
      </w:r>
    </w:p>
    <w:p w14:paraId="27DBD578" w14:textId="77777777" w:rsidR="00012A09" w:rsidRPr="00012A09" w:rsidRDefault="00012A09" w:rsidP="006B4BAF">
      <w:pPr>
        <w:pStyle w:val="Bibliographie1"/>
      </w:pPr>
      <w:r w:rsidRPr="00012A09">
        <w:t xml:space="preserve">Criscione, C. D., &amp; Blouin, M. S. (2004). Life cycles shape parasite </w:t>
      </w:r>
      <w:proofErr w:type="gramStart"/>
      <w:r w:rsidRPr="00012A09">
        <w:t>evolution :</w:t>
      </w:r>
      <w:proofErr w:type="gramEnd"/>
      <w:r w:rsidRPr="00012A09">
        <w:t xml:space="preserve"> Comparative population genetics of salmon trematodes. </w:t>
      </w:r>
      <w:r w:rsidRPr="00012A09">
        <w:rPr>
          <w:i/>
          <w:iCs/>
        </w:rPr>
        <w:t>Evolution; International Journal of Organic Evolution</w:t>
      </w:r>
      <w:r w:rsidRPr="00012A09">
        <w:t xml:space="preserve">, </w:t>
      </w:r>
      <w:r w:rsidRPr="00012A09">
        <w:rPr>
          <w:i/>
          <w:iCs/>
        </w:rPr>
        <w:t>58</w:t>
      </w:r>
      <w:r w:rsidRPr="00012A09">
        <w:t>(1), 198</w:t>
      </w:r>
      <w:r w:rsidRPr="00012A09">
        <w:rPr>
          <w:rFonts w:ascii="Cambria Math" w:hAnsi="Cambria Math" w:cs="Cambria Math"/>
        </w:rPr>
        <w:t>‑</w:t>
      </w:r>
      <w:r w:rsidRPr="00012A09">
        <w:t>202. https://doi.org/10.1111/j.0014-3820.2004.tb01587.x</w:t>
      </w:r>
    </w:p>
    <w:p w14:paraId="3799256D" w14:textId="77777777" w:rsidR="00012A09" w:rsidRPr="00012A09" w:rsidRDefault="00012A09" w:rsidP="006B4BAF">
      <w:pPr>
        <w:pStyle w:val="Bibliographie1"/>
      </w:pPr>
      <w:r w:rsidRPr="00012A09">
        <w:t xml:space="preserve">Curtis, M. (1995). The ecological parasitology of </w:t>
      </w:r>
      <w:proofErr w:type="gramStart"/>
      <w:r w:rsidRPr="00012A09">
        <w:t>charrs :</w:t>
      </w:r>
      <w:proofErr w:type="gramEnd"/>
      <w:r w:rsidRPr="00012A09">
        <w:t xml:space="preserve"> Relationships between parasites and food web structure in nothern lakes. </w:t>
      </w:r>
      <w:r w:rsidRPr="00012A09">
        <w:rPr>
          <w:i/>
          <w:iCs/>
        </w:rPr>
        <w:t>Nordic journal of freshwater research</w:t>
      </w:r>
      <w:r w:rsidRPr="00012A09">
        <w:t>.</w:t>
      </w:r>
    </w:p>
    <w:p w14:paraId="093D8F5B" w14:textId="77777777" w:rsidR="00012A09" w:rsidRPr="00012A09" w:rsidRDefault="00012A09" w:rsidP="006B4BAF">
      <w:pPr>
        <w:pStyle w:val="Bibliographie1"/>
      </w:pPr>
      <w:r w:rsidRPr="00012A09">
        <w:lastRenderedPageBreak/>
        <w:t xml:space="preserve">Dargent, F., Torres-Dowdall, J., Scott, M. E., Ramnarine, I., &amp; Fussmann, G. F. (2013). Can Mixed-Species Groups Reduce Individual Parasite Load? A Field Test with Two Closely Related Poeciliid Fishes (Poecilia reticulata and Poecilia picta). </w:t>
      </w:r>
      <w:r w:rsidRPr="00012A09">
        <w:rPr>
          <w:i/>
          <w:iCs/>
        </w:rPr>
        <w:t>PLoS ONE</w:t>
      </w:r>
      <w:r w:rsidRPr="00012A09">
        <w:t xml:space="preserve">, </w:t>
      </w:r>
      <w:r w:rsidRPr="00012A09">
        <w:rPr>
          <w:i/>
          <w:iCs/>
        </w:rPr>
        <w:t>8</w:t>
      </w:r>
      <w:r w:rsidRPr="00012A09">
        <w:t>(2), e56789. https://doi.org/10.1371/journal.pone.0056789</w:t>
      </w:r>
    </w:p>
    <w:p w14:paraId="19B157D9" w14:textId="77777777" w:rsidR="00012A09" w:rsidRPr="00012A09" w:rsidRDefault="00012A09" w:rsidP="006B4BAF">
      <w:pPr>
        <w:pStyle w:val="Bibliographie1"/>
      </w:pPr>
      <w:r w:rsidRPr="00012A09">
        <w:t xml:space="preserve">Darwall, W., Bremerich, V., De Wever, A., Dell, A. I., Freyhof, J., Gessner, M. O., Grossart, H.-P., Harrison, I., Irvine, K., Jähnig, S. C., Jeschke, J. M., Lee, J. J., Lu, C., Lewandowska, A. M., Monaghan, M. T., Nejstgaard, J. C., Patricio, H., Schmidt-Kloiber, A., Stuart, S. N., … Weyl, O. (2018). The Alliance for Freshwater </w:t>
      </w:r>
      <w:proofErr w:type="gramStart"/>
      <w:r w:rsidRPr="00012A09">
        <w:t>Life :</w:t>
      </w:r>
      <w:proofErr w:type="gramEnd"/>
      <w:r w:rsidRPr="00012A09">
        <w:t xml:space="preserve"> A global call to unite efforts for freshwater biodiversity science and conservation. </w:t>
      </w:r>
      <w:r w:rsidRPr="00012A09">
        <w:rPr>
          <w:i/>
          <w:iCs/>
        </w:rPr>
        <w:t>Aquatic Conservation: Marine and Freshwater Ecosystems</w:t>
      </w:r>
      <w:r w:rsidRPr="00012A09">
        <w:t xml:space="preserve">, </w:t>
      </w:r>
      <w:r w:rsidRPr="00012A09">
        <w:rPr>
          <w:i/>
          <w:iCs/>
        </w:rPr>
        <w:t>28</w:t>
      </w:r>
      <w:r w:rsidRPr="00012A09">
        <w:t>(4), 1015</w:t>
      </w:r>
      <w:r w:rsidRPr="00012A09">
        <w:rPr>
          <w:rFonts w:ascii="Cambria Math" w:hAnsi="Cambria Math" w:cs="Cambria Math"/>
        </w:rPr>
        <w:t>‑</w:t>
      </w:r>
      <w:r w:rsidRPr="00012A09">
        <w:t>1022. https://doi.org/10.1002/aqc.2958</w:t>
      </w:r>
    </w:p>
    <w:p w14:paraId="4383E5BE" w14:textId="77777777" w:rsidR="00012A09" w:rsidRPr="00012A09" w:rsidRDefault="00012A09" w:rsidP="006B4BAF">
      <w:pPr>
        <w:pStyle w:val="Bibliographie1"/>
      </w:pPr>
      <w:r w:rsidRPr="00012A09">
        <w:t xml:space="preserve">Davis, H. S. (1967). </w:t>
      </w:r>
      <w:r w:rsidRPr="00012A09">
        <w:rPr>
          <w:i/>
          <w:iCs/>
        </w:rPr>
        <w:t>Culture and Diseases of Game Fishes</w:t>
      </w:r>
      <w:r w:rsidRPr="00012A09">
        <w:t>. University of California Press.</w:t>
      </w:r>
    </w:p>
    <w:p w14:paraId="36116F8F" w14:textId="77777777" w:rsidR="00012A09" w:rsidRPr="00012A09" w:rsidRDefault="00012A09" w:rsidP="006B4BAF">
      <w:pPr>
        <w:pStyle w:val="Bibliographie1"/>
      </w:pPr>
      <w:r w:rsidRPr="00012A09">
        <w:t xml:space="preserve">Donnelly, F. A., Appleton, C. C., &amp; Schutte, C. H. J. (1984). The influence of salinity on the cercariae of three species of Schistosoma. </w:t>
      </w:r>
      <w:r w:rsidRPr="00012A09">
        <w:rPr>
          <w:i/>
          <w:iCs/>
        </w:rPr>
        <w:t>International Journal for Parasitology</w:t>
      </w:r>
      <w:r w:rsidRPr="00012A09">
        <w:t xml:space="preserve">, </w:t>
      </w:r>
      <w:r w:rsidRPr="00012A09">
        <w:rPr>
          <w:i/>
          <w:iCs/>
        </w:rPr>
        <w:t>14</w:t>
      </w:r>
      <w:r w:rsidRPr="00012A09">
        <w:t>(1), 13</w:t>
      </w:r>
      <w:r w:rsidRPr="00012A09">
        <w:rPr>
          <w:rFonts w:ascii="Cambria Math" w:hAnsi="Cambria Math" w:cs="Cambria Math"/>
        </w:rPr>
        <w:t>‑</w:t>
      </w:r>
      <w:r w:rsidRPr="00012A09">
        <w:t>21. https://doi.org/10.1016/0020-7519(84)90005-5</w:t>
      </w:r>
    </w:p>
    <w:p w14:paraId="55F18A01" w14:textId="77777777" w:rsidR="00012A09" w:rsidRPr="00012A09" w:rsidRDefault="00012A09" w:rsidP="006B4BAF">
      <w:pPr>
        <w:pStyle w:val="Bibliographie1"/>
      </w:pPr>
      <w:r w:rsidRPr="00012A09">
        <w:t xml:space="preserve">Duarte, C. M., &amp; Kalff, J. (1989). The influence of catchment geology and lake depth on phytoplankton biomass. </w:t>
      </w:r>
      <w:r w:rsidRPr="00012A09">
        <w:rPr>
          <w:i/>
          <w:iCs/>
        </w:rPr>
        <w:t>Archiv Für Hydrobiologie</w:t>
      </w:r>
      <w:r w:rsidRPr="00012A09">
        <w:t>, 27</w:t>
      </w:r>
      <w:r w:rsidRPr="00012A09">
        <w:rPr>
          <w:rFonts w:ascii="Cambria Math" w:hAnsi="Cambria Math" w:cs="Cambria Math"/>
        </w:rPr>
        <w:t>‑</w:t>
      </w:r>
      <w:r w:rsidRPr="00012A09">
        <w:t>40. https://doi.org/10.1127/archiv-hydrobiol/115/1989/27</w:t>
      </w:r>
    </w:p>
    <w:p w14:paraId="2E482606" w14:textId="77777777" w:rsidR="00012A09" w:rsidRPr="00012A09" w:rsidRDefault="00012A09" w:rsidP="006B4BAF">
      <w:pPr>
        <w:pStyle w:val="Bibliographie1"/>
      </w:pPr>
      <w:r w:rsidRPr="00012A09">
        <w:t xml:space="preserve">Dudgeon, D. (2019). Multiple threats imperil freshwater biodiversity in the Anthropocene. </w:t>
      </w:r>
      <w:r w:rsidRPr="00012A09">
        <w:rPr>
          <w:i/>
          <w:iCs/>
        </w:rPr>
        <w:t>Current Biology</w:t>
      </w:r>
      <w:r w:rsidRPr="00012A09">
        <w:t xml:space="preserve">, </w:t>
      </w:r>
      <w:r w:rsidRPr="00012A09">
        <w:rPr>
          <w:i/>
          <w:iCs/>
        </w:rPr>
        <w:t>29</w:t>
      </w:r>
      <w:r w:rsidRPr="00012A09">
        <w:t>(19), R960</w:t>
      </w:r>
      <w:r w:rsidRPr="00012A09">
        <w:rPr>
          <w:rFonts w:ascii="Cambria Math" w:hAnsi="Cambria Math" w:cs="Cambria Math"/>
        </w:rPr>
        <w:t>‑</w:t>
      </w:r>
      <w:r w:rsidRPr="00012A09">
        <w:t>R967. https://doi.org/10.1016/j.cub.2019.08.002</w:t>
      </w:r>
    </w:p>
    <w:p w14:paraId="20E78FF8" w14:textId="77777777" w:rsidR="00012A09" w:rsidRPr="00012A09" w:rsidRDefault="00012A09" w:rsidP="006B4BAF">
      <w:pPr>
        <w:pStyle w:val="Bibliographie1"/>
      </w:pPr>
      <w:r w:rsidRPr="00012A09">
        <w:t xml:space="preserve">Dudgeon, D., Arthington, A. H., Gessner, M. O., Kawabata, Z.-I., Knowler, D. J., Lévêque, C., Naiman, R. J., Prieur-Richard, A.-H., Soto, D., Stiassny, M. L. J., &amp; Sullivan, C. A. (2006). Freshwater </w:t>
      </w:r>
      <w:proofErr w:type="gramStart"/>
      <w:r w:rsidRPr="00012A09">
        <w:t>biodiversity :</w:t>
      </w:r>
      <w:proofErr w:type="gramEnd"/>
      <w:r w:rsidRPr="00012A09">
        <w:t xml:space="preserve"> Importance, threats, status and conservation challenges. </w:t>
      </w:r>
      <w:r w:rsidRPr="00012A09">
        <w:rPr>
          <w:i/>
          <w:iCs/>
        </w:rPr>
        <w:t>Biological Reviews</w:t>
      </w:r>
      <w:r w:rsidRPr="00012A09">
        <w:t xml:space="preserve">, </w:t>
      </w:r>
      <w:r w:rsidRPr="00012A09">
        <w:rPr>
          <w:i/>
          <w:iCs/>
        </w:rPr>
        <w:t>81</w:t>
      </w:r>
      <w:r w:rsidRPr="00012A09">
        <w:t>(02), 163. https://doi.org/10.1017/S1464793105006950</w:t>
      </w:r>
    </w:p>
    <w:p w14:paraId="6E8AE420" w14:textId="77777777" w:rsidR="00012A09" w:rsidRPr="00012A09" w:rsidRDefault="00012A09" w:rsidP="006B4BAF">
      <w:pPr>
        <w:pStyle w:val="Bibliographie1"/>
      </w:pPr>
      <w:r w:rsidRPr="00012A09">
        <w:t xml:space="preserve">Duflot, M., Cresson, P., Julien, M., Chartier, L., Bourgau, O., Palomba, M., Mattiucci, S., Midelet, G., &amp; Gay, M. (2023). Black spot diseases in seven commercial fish species from the English Channel and the North </w:t>
      </w:r>
      <w:proofErr w:type="gramStart"/>
      <w:r w:rsidRPr="00012A09">
        <w:t>Sea :</w:t>
      </w:r>
      <w:proofErr w:type="gramEnd"/>
      <w:r w:rsidRPr="00012A09">
        <w:t xml:space="preserve"> Infestation levels, identification and population genetics of Cryptocotyle spp. </w:t>
      </w:r>
      <w:r w:rsidRPr="00012A09">
        <w:rPr>
          <w:i/>
          <w:iCs/>
        </w:rPr>
        <w:t>Parasite</w:t>
      </w:r>
      <w:r w:rsidRPr="00012A09">
        <w:t xml:space="preserve">, </w:t>
      </w:r>
      <w:r w:rsidRPr="00012A09">
        <w:rPr>
          <w:i/>
          <w:iCs/>
        </w:rPr>
        <w:t>30</w:t>
      </w:r>
      <w:r w:rsidRPr="00012A09">
        <w:t>, 28. https://doi.org/10.1051/parasite/2023028</w:t>
      </w:r>
    </w:p>
    <w:p w14:paraId="615E80F5" w14:textId="77777777" w:rsidR="00012A09" w:rsidRPr="00012A09" w:rsidRDefault="00012A09" w:rsidP="006B4BAF">
      <w:pPr>
        <w:pStyle w:val="Bibliographie1"/>
      </w:pPr>
      <w:r w:rsidRPr="00012A09">
        <w:t xml:space="preserve">Dugatkin, L. A., FitzGerald, G. J., &amp; Lavoie, J. (1994). Juvenile three-spined sticklebacks avoid parasitized conspecifics. </w:t>
      </w:r>
      <w:r w:rsidRPr="00012A09">
        <w:rPr>
          <w:i/>
          <w:iCs/>
        </w:rPr>
        <w:t>Environmental Biology of Fishes</w:t>
      </w:r>
      <w:r w:rsidRPr="00012A09">
        <w:t xml:space="preserve">, </w:t>
      </w:r>
      <w:r w:rsidRPr="00012A09">
        <w:rPr>
          <w:i/>
          <w:iCs/>
        </w:rPr>
        <w:t>39</w:t>
      </w:r>
      <w:r w:rsidRPr="00012A09">
        <w:t>(2), 215</w:t>
      </w:r>
      <w:r w:rsidRPr="00012A09">
        <w:rPr>
          <w:rFonts w:ascii="Cambria Math" w:hAnsi="Cambria Math" w:cs="Cambria Math"/>
        </w:rPr>
        <w:t>‑</w:t>
      </w:r>
      <w:r w:rsidRPr="00012A09">
        <w:t>218. https://doi.org/10.1007/BF00004940</w:t>
      </w:r>
    </w:p>
    <w:p w14:paraId="01860F0C" w14:textId="77777777" w:rsidR="00012A09" w:rsidRPr="00012A09" w:rsidRDefault="00012A09" w:rsidP="006B4BAF">
      <w:pPr>
        <w:pStyle w:val="Bibliographie1"/>
      </w:pPr>
      <w:r w:rsidRPr="00012A09">
        <w:t xml:space="preserve">Elmer, F., Kohl, Z. F., Johnson, P. T. J., &amp; Peachey, R. B. J. (2019). Black spot syndrome in reef </w:t>
      </w:r>
      <w:proofErr w:type="gramStart"/>
      <w:r w:rsidRPr="00012A09">
        <w:t>fishes :</w:t>
      </w:r>
      <w:proofErr w:type="gramEnd"/>
      <w:r w:rsidRPr="00012A09">
        <w:t xml:space="preserve"> Using archival imagery and field surveys to characterize spatial and temporal distribution in the Caribbean. </w:t>
      </w:r>
      <w:r w:rsidRPr="00012A09">
        <w:rPr>
          <w:i/>
          <w:iCs/>
        </w:rPr>
        <w:t>Coral Reefs</w:t>
      </w:r>
      <w:r w:rsidRPr="00012A09">
        <w:t xml:space="preserve">, </w:t>
      </w:r>
      <w:r w:rsidRPr="00012A09">
        <w:rPr>
          <w:i/>
          <w:iCs/>
        </w:rPr>
        <w:t>38</w:t>
      </w:r>
      <w:r w:rsidRPr="00012A09">
        <w:t>(6), 1303</w:t>
      </w:r>
      <w:r w:rsidRPr="00012A09">
        <w:rPr>
          <w:rFonts w:ascii="Cambria Math" w:hAnsi="Cambria Math" w:cs="Cambria Math"/>
        </w:rPr>
        <w:t>‑</w:t>
      </w:r>
      <w:r w:rsidRPr="00012A09">
        <w:t>1315. https://doi.org/10.1007/s00338-019-01843-3</w:t>
      </w:r>
    </w:p>
    <w:p w14:paraId="0EFC033F" w14:textId="77777777" w:rsidR="00012A09" w:rsidRPr="00012A09" w:rsidRDefault="00012A09" w:rsidP="006B4BAF">
      <w:pPr>
        <w:pStyle w:val="Bibliographie1"/>
      </w:pPr>
      <w:r w:rsidRPr="00012A09">
        <w:lastRenderedPageBreak/>
        <w:t xml:space="preserve">Faltýnková, A., Valtonen, E. T., &amp; Karvonen, A. (2008). Spatial and temporal structure of the trematode component community in Valvata macrostoma (Gastropoda, Prosobranchia). </w:t>
      </w:r>
      <w:r w:rsidRPr="00012A09">
        <w:rPr>
          <w:i/>
          <w:iCs/>
        </w:rPr>
        <w:t>Parasitology</w:t>
      </w:r>
      <w:r w:rsidRPr="00012A09">
        <w:t xml:space="preserve">, </w:t>
      </w:r>
      <w:r w:rsidRPr="00012A09">
        <w:rPr>
          <w:i/>
          <w:iCs/>
        </w:rPr>
        <w:t>135</w:t>
      </w:r>
      <w:r w:rsidRPr="00012A09">
        <w:t>(14), 1691</w:t>
      </w:r>
      <w:r w:rsidRPr="00012A09">
        <w:rPr>
          <w:rFonts w:ascii="Cambria Math" w:hAnsi="Cambria Math" w:cs="Cambria Math"/>
        </w:rPr>
        <w:t>‑</w:t>
      </w:r>
      <w:r w:rsidRPr="00012A09">
        <w:t>1699. https://doi.org/10.1017/S0031182008005027</w:t>
      </w:r>
    </w:p>
    <w:p w14:paraId="75155117" w14:textId="77777777" w:rsidR="00012A09" w:rsidRPr="00012A09" w:rsidRDefault="00012A09" w:rsidP="006B4BAF">
      <w:pPr>
        <w:pStyle w:val="Bibliographie1"/>
      </w:pPr>
      <w:r w:rsidRPr="00012A09">
        <w:t xml:space="preserve">Ferrara, A. M., &amp; Cook, S. B. (1998). Comparison of Black-Spot Disease Metapopulations in the Central Stonerollers of Two Warm-Water Streams. </w:t>
      </w:r>
      <w:r w:rsidRPr="00012A09">
        <w:rPr>
          <w:i/>
          <w:iCs/>
        </w:rPr>
        <w:t>Journal of Freshwater Ecology</w:t>
      </w:r>
      <w:r w:rsidRPr="00012A09">
        <w:t xml:space="preserve">, </w:t>
      </w:r>
      <w:r w:rsidRPr="00012A09">
        <w:rPr>
          <w:i/>
          <w:iCs/>
        </w:rPr>
        <w:t>13</w:t>
      </w:r>
      <w:r w:rsidRPr="00012A09">
        <w:t>(3), 299</w:t>
      </w:r>
      <w:r w:rsidRPr="00012A09">
        <w:rPr>
          <w:rFonts w:ascii="Cambria Math" w:hAnsi="Cambria Math" w:cs="Cambria Math"/>
        </w:rPr>
        <w:t>‑</w:t>
      </w:r>
      <w:r w:rsidRPr="00012A09">
        <w:t>305. https://doi.org/10.1080/02705060.1998.9663622</w:t>
      </w:r>
    </w:p>
    <w:p w14:paraId="4DD4D674" w14:textId="77777777" w:rsidR="00012A09" w:rsidRPr="00012A09" w:rsidRDefault="00012A09" w:rsidP="006B4BAF">
      <w:pPr>
        <w:pStyle w:val="Bibliographie1"/>
      </w:pPr>
      <w:r w:rsidRPr="00012A09">
        <w:t xml:space="preserve">Filion, A., Rainville, V., Pépino, M., Bertolo, A., &amp; Magnan, P. (2019). Alternative host identity and lake morphometry drive trematode transmission in brook charr. </w:t>
      </w:r>
      <w:r w:rsidRPr="00012A09">
        <w:rPr>
          <w:i/>
          <w:iCs/>
        </w:rPr>
        <w:t>Oecologia</w:t>
      </w:r>
      <w:r w:rsidRPr="00012A09">
        <w:t xml:space="preserve">, </w:t>
      </w:r>
      <w:r w:rsidRPr="00012A09">
        <w:rPr>
          <w:i/>
          <w:iCs/>
        </w:rPr>
        <w:t>190</w:t>
      </w:r>
      <w:r w:rsidRPr="00012A09">
        <w:t>(4), 879</w:t>
      </w:r>
      <w:r w:rsidRPr="00012A09">
        <w:rPr>
          <w:rFonts w:ascii="Cambria Math" w:hAnsi="Cambria Math" w:cs="Cambria Math"/>
        </w:rPr>
        <w:t>‑</w:t>
      </w:r>
      <w:r w:rsidRPr="00012A09">
        <w:t>889. https://doi.org/10.1007/s00442-019-04447-4</w:t>
      </w:r>
    </w:p>
    <w:p w14:paraId="7934025E" w14:textId="77777777" w:rsidR="00012A09" w:rsidRPr="00012A09" w:rsidRDefault="00012A09" w:rsidP="006B4BAF">
      <w:pPr>
        <w:pStyle w:val="Bibliographie1"/>
      </w:pPr>
      <w:r w:rsidRPr="00012A09">
        <w:t xml:space="preserve">Fischhoff, I. R., Huang, T., Hamilton, S. K., Han, B. A., LaDeau, S. L., Ostfeld, R. S., Rosi, E. J., &amp; Solomon, C. T. (2020). Parasite and pathogen effects on ecosystem </w:t>
      </w:r>
      <w:proofErr w:type="gramStart"/>
      <w:r w:rsidRPr="00012A09">
        <w:t>processes :</w:t>
      </w:r>
      <w:proofErr w:type="gramEnd"/>
      <w:r w:rsidRPr="00012A09">
        <w:t xml:space="preserve"> A quantitative review. </w:t>
      </w:r>
      <w:r w:rsidRPr="00012A09">
        <w:rPr>
          <w:i/>
          <w:iCs/>
        </w:rPr>
        <w:t>Ecosphere</w:t>
      </w:r>
      <w:r w:rsidRPr="00012A09">
        <w:t xml:space="preserve">, </w:t>
      </w:r>
      <w:r w:rsidRPr="00012A09">
        <w:rPr>
          <w:i/>
          <w:iCs/>
        </w:rPr>
        <w:t>11</w:t>
      </w:r>
      <w:r w:rsidRPr="00012A09">
        <w:t>(5), e03057. https://doi.org/10.1002/ecs2.3057</w:t>
      </w:r>
    </w:p>
    <w:p w14:paraId="5B4BD55F" w14:textId="77777777" w:rsidR="00012A09" w:rsidRPr="00012A09" w:rsidRDefault="00012A09" w:rsidP="006B4BAF">
      <w:pPr>
        <w:pStyle w:val="Bibliographie1"/>
      </w:pPr>
      <w:r w:rsidRPr="00012A09">
        <w:t xml:space="preserve">Fischthal, J. H. (1949). The over-wintering of black grubs and yellow grubs in fish. </w:t>
      </w:r>
      <w:r w:rsidRPr="00012A09">
        <w:rPr>
          <w:i/>
          <w:iCs/>
        </w:rPr>
        <w:t>Journal of Parasitology</w:t>
      </w:r>
      <w:r w:rsidRPr="00012A09">
        <w:t xml:space="preserve">, </w:t>
      </w:r>
      <w:r w:rsidRPr="00012A09">
        <w:rPr>
          <w:i/>
          <w:iCs/>
        </w:rPr>
        <w:t>35</w:t>
      </w:r>
      <w:r w:rsidRPr="00012A09">
        <w:t>(2), 191</w:t>
      </w:r>
      <w:r w:rsidRPr="00012A09">
        <w:rPr>
          <w:rFonts w:ascii="Cambria Math" w:hAnsi="Cambria Math" w:cs="Cambria Math"/>
        </w:rPr>
        <w:t>‑</w:t>
      </w:r>
      <w:r w:rsidRPr="00012A09">
        <w:t>192.</w:t>
      </w:r>
    </w:p>
    <w:p w14:paraId="074575B5" w14:textId="77777777" w:rsidR="00012A09" w:rsidRPr="00012A09" w:rsidRDefault="00012A09" w:rsidP="006B4BAF">
      <w:pPr>
        <w:pStyle w:val="Bibliographie1"/>
      </w:pPr>
      <w:r w:rsidRPr="00012A09">
        <w:t xml:space="preserve">Fletcher, R., &amp; Fortin, M.-J. (2018). </w:t>
      </w:r>
      <w:r w:rsidRPr="00012A09">
        <w:rPr>
          <w:i/>
          <w:iCs/>
        </w:rPr>
        <w:t xml:space="preserve">Spatial ecology and conservation </w:t>
      </w:r>
      <w:proofErr w:type="gramStart"/>
      <w:r w:rsidRPr="00012A09">
        <w:rPr>
          <w:i/>
          <w:iCs/>
        </w:rPr>
        <w:t>modeling :</w:t>
      </w:r>
      <w:proofErr w:type="gramEnd"/>
      <w:r w:rsidRPr="00012A09">
        <w:rPr>
          <w:i/>
          <w:iCs/>
        </w:rPr>
        <w:t xml:space="preserve"> Applications with R</w:t>
      </w:r>
      <w:r w:rsidRPr="00012A09">
        <w:t xml:space="preserve"> (1</w:t>
      </w:r>
      <w:r w:rsidRPr="00012A09">
        <w:rPr>
          <w:rFonts w:ascii="Cambria Math" w:hAnsi="Cambria Math" w:cs="Cambria Math"/>
        </w:rPr>
        <w:t>‑</w:t>
      </w:r>
      <w:r w:rsidRPr="00012A09">
        <w:t>1 online resource (xviii, 523 pages) : illustrations (some color)). Springer. https://search.ebscohost.com/login.aspx?direct=true&amp;scope=site&amp;db=nlebk&amp;db=nlabk&amp;AN=2544672</w:t>
      </w:r>
    </w:p>
    <w:p w14:paraId="0EC14C37" w14:textId="77777777" w:rsidR="00012A09" w:rsidRPr="00012A09" w:rsidRDefault="00012A09" w:rsidP="006B4BAF">
      <w:pPr>
        <w:pStyle w:val="Bibliographie1"/>
      </w:pPr>
      <w:r w:rsidRPr="00012A09">
        <w:t xml:space="preserve">Ford, D. M., Nollen, P. M., &amp; Romano, M. A. (1998). The effects of salinity, pH and temperature on the half-life and longevity of Echinostoma caproni miracidia. </w:t>
      </w:r>
      <w:r w:rsidRPr="00012A09">
        <w:rPr>
          <w:i/>
          <w:iCs/>
        </w:rPr>
        <w:t>Journal of Helminthology</w:t>
      </w:r>
      <w:r w:rsidRPr="00012A09">
        <w:t xml:space="preserve">, </w:t>
      </w:r>
      <w:r w:rsidRPr="00012A09">
        <w:rPr>
          <w:i/>
          <w:iCs/>
        </w:rPr>
        <w:t>72</w:t>
      </w:r>
      <w:r w:rsidRPr="00012A09">
        <w:t>(4), 325</w:t>
      </w:r>
      <w:r w:rsidRPr="00012A09">
        <w:rPr>
          <w:rFonts w:ascii="Cambria Math" w:hAnsi="Cambria Math" w:cs="Cambria Math"/>
        </w:rPr>
        <w:t>‑</w:t>
      </w:r>
      <w:r w:rsidRPr="00012A09">
        <w:t>330. https://doi.org/10.1017/s0022149x00016680</w:t>
      </w:r>
    </w:p>
    <w:p w14:paraId="28959AF2" w14:textId="77777777" w:rsidR="00012A09" w:rsidRPr="00012A09" w:rsidRDefault="00012A09" w:rsidP="006B4BAF">
      <w:pPr>
        <w:pStyle w:val="Bibliographie1"/>
      </w:pPr>
      <w:r w:rsidRPr="00012A09">
        <w:t xml:space="preserve">Frainer, A., Jabiol, J., Gessner, M. O., Bruder, A., Chauvet, E., &amp; McKie, B. G. (2016). Stoichiometric imbalances between detritus and detritivores are related to shifts in ecosystem functioning. </w:t>
      </w:r>
      <w:r w:rsidRPr="00012A09">
        <w:rPr>
          <w:i/>
          <w:iCs/>
        </w:rPr>
        <w:t>Oikos</w:t>
      </w:r>
      <w:r w:rsidRPr="00012A09">
        <w:t xml:space="preserve">, </w:t>
      </w:r>
      <w:r w:rsidRPr="00012A09">
        <w:rPr>
          <w:i/>
          <w:iCs/>
        </w:rPr>
        <w:t>125</w:t>
      </w:r>
      <w:r w:rsidRPr="00012A09">
        <w:t>(6), 861</w:t>
      </w:r>
      <w:r w:rsidRPr="00012A09">
        <w:rPr>
          <w:rFonts w:ascii="Cambria Math" w:hAnsi="Cambria Math" w:cs="Cambria Math"/>
        </w:rPr>
        <w:t>‑</w:t>
      </w:r>
      <w:r w:rsidRPr="00012A09">
        <w:t>871. https://doi.org/10.1111/oik.02687</w:t>
      </w:r>
    </w:p>
    <w:p w14:paraId="0E65FBE7" w14:textId="77777777" w:rsidR="00012A09" w:rsidRPr="00012A09" w:rsidRDefault="00012A09" w:rsidP="006B4BAF">
      <w:pPr>
        <w:pStyle w:val="Bibliographie1"/>
      </w:pPr>
      <w:r w:rsidRPr="00012A09">
        <w:t xml:space="preserve">Gleick, P. H. (1993). Water in </w:t>
      </w:r>
      <w:proofErr w:type="gramStart"/>
      <w:r w:rsidRPr="00012A09">
        <w:t>Crisis :</w:t>
      </w:r>
      <w:proofErr w:type="gramEnd"/>
      <w:r w:rsidRPr="00012A09">
        <w:t xml:space="preserve"> A Guide to the World’s Fresh Water Resources. Oxford University Press.</w:t>
      </w:r>
    </w:p>
    <w:p w14:paraId="797D730E" w14:textId="77777777" w:rsidR="00012A09" w:rsidRPr="00012A09" w:rsidRDefault="00012A09" w:rsidP="006B4BAF">
      <w:pPr>
        <w:pStyle w:val="Bibliographie1"/>
      </w:pPr>
      <w:r w:rsidRPr="00012A09">
        <w:t xml:space="preserve">Grutter, A. S. (1998). Habitat-related differences in the abundance of parasites from a coral reef </w:t>
      </w:r>
      <w:proofErr w:type="gramStart"/>
      <w:r w:rsidRPr="00012A09">
        <w:t>fish :</w:t>
      </w:r>
      <w:proofErr w:type="gramEnd"/>
      <w:r w:rsidRPr="00012A09">
        <w:t xml:space="preserve"> An indication of the movement patterns of Hemigymnus melapterus. </w:t>
      </w:r>
      <w:r w:rsidRPr="00012A09">
        <w:rPr>
          <w:i/>
          <w:iCs/>
        </w:rPr>
        <w:t>Journal of Fish Biology</w:t>
      </w:r>
      <w:r w:rsidRPr="00012A09">
        <w:t xml:space="preserve">, </w:t>
      </w:r>
      <w:r w:rsidRPr="00012A09">
        <w:rPr>
          <w:i/>
          <w:iCs/>
        </w:rPr>
        <w:t>53</w:t>
      </w:r>
      <w:r w:rsidRPr="00012A09">
        <w:t>(1), 49</w:t>
      </w:r>
      <w:r w:rsidRPr="00012A09">
        <w:rPr>
          <w:rFonts w:ascii="Cambria Math" w:hAnsi="Cambria Math" w:cs="Cambria Math"/>
        </w:rPr>
        <w:t>‑</w:t>
      </w:r>
      <w:r w:rsidRPr="00012A09">
        <w:t>57. https://doi.org/10.1111/j.1095-8649.1998.tb00108.x</w:t>
      </w:r>
    </w:p>
    <w:p w14:paraId="5CB3CB62" w14:textId="77777777" w:rsidR="00012A09" w:rsidRPr="00012A09" w:rsidRDefault="00012A09" w:rsidP="006B4BAF">
      <w:pPr>
        <w:pStyle w:val="Bibliographie1"/>
      </w:pPr>
      <w:r w:rsidRPr="00012A09">
        <w:t xml:space="preserve">Hallett, S. L., &amp; Bartholomew, J. L. (2008). Effects of water flow on the infection dynamics of Myxobolus cerebralis. </w:t>
      </w:r>
      <w:r w:rsidRPr="00012A09">
        <w:rPr>
          <w:i/>
          <w:iCs/>
        </w:rPr>
        <w:t>Parasitology</w:t>
      </w:r>
      <w:r w:rsidRPr="00012A09">
        <w:t xml:space="preserve">, </w:t>
      </w:r>
      <w:r w:rsidRPr="00012A09">
        <w:rPr>
          <w:i/>
          <w:iCs/>
        </w:rPr>
        <w:t>135</w:t>
      </w:r>
      <w:r w:rsidRPr="00012A09">
        <w:t>(3), 371</w:t>
      </w:r>
      <w:r w:rsidRPr="00012A09">
        <w:rPr>
          <w:rFonts w:ascii="Cambria Math" w:hAnsi="Cambria Math" w:cs="Cambria Math"/>
        </w:rPr>
        <w:t>‑</w:t>
      </w:r>
      <w:r w:rsidRPr="00012A09">
        <w:t>384. https://doi.org/10.1017/S0031182007003976</w:t>
      </w:r>
    </w:p>
    <w:p w14:paraId="788E4CA2" w14:textId="77777777" w:rsidR="00012A09" w:rsidRPr="00012A09" w:rsidRDefault="00012A09" w:rsidP="006B4BAF">
      <w:pPr>
        <w:pStyle w:val="Bibliographie1"/>
      </w:pPr>
      <w:r w:rsidRPr="00012A09">
        <w:t xml:space="preserve">Happel, A. (2019). A volunteer-populated online database provides evidence for a geographic pattern in symptoms of black spot infections. </w:t>
      </w:r>
      <w:r w:rsidRPr="00012A09">
        <w:rPr>
          <w:i/>
          <w:iCs/>
        </w:rPr>
        <w:t>International Journal for Parasitology: Parasites and Wildlife</w:t>
      </w:r>
      <w:r w:rsidRPr="00012A09">
        <w:t xml:space="preserve">, </w:t>
      </w:r>
      <w:r w:rsidRPr="00012A09">
        <w:rPr>
          <w:i/>
          <w:iCs/>
        </w:rPr>
        <w:t>10</w:t>
      </w:r>
      <w:r w:rsidRPr="00012A09">
        <w:t>, 156</w:t>
      </w:r>
      <w:r w:rsidRPr="00012A09">
        <w:rPr>
          <w:rFonts w:ascii="Cambria Math" w:hAnsi="Cambria Math" w:cs="Cambria Math"/>
        </w:rPr>
        <w:t>‑</w:t>
      </w:r>
      <w:r w:rsidRPr="00012A09">
        <w:t>163. https://doi.org/10.1016/j.ijppaw.2019.08.003</w:t>
      </w:r>
    </w:p>
    <w:p w14:paraId="061EE17C" w14:textId="77777777" w:rsidR="00012A09" w:rsidRPr="00012A09" w:rsidRDefault="00012A09" w:rsidP="006B4BAF">
      <w:pPr>
        <w:pStyle w:val="Bibliographie1"/>
      </w:pPr>
      <w:r w:rsidRPr="00012A09">
        <w:lastRenderedPageBreak/>
        <w:t xml:space="preserve">Harrison, E. J., &amp; Hadley, W. F. (1982). Possible effects of black-spot disease on northern pike. </w:t>
      </w:r>
      <w:r w:rsidRPr="00012A09">
        <w:rPr>
          <w:i/>
          <w:iCs/>
        </w:rPr>
        <w:t>Transactions of the American Fisheries Society</w:t>
      </w:r>
      <w:r w:rsidRPr="00012A09">
        <w:t xml:space="preserve">, </w:t>
      </w:r>
      <w:r w:rsidRPr="00012A09">
        <w:rPr>
          <w:i/>
          <w:iCs/>
        </w:rPr>
        <w:t>1111</w:t>
      </w:r>
      <w:r w:rsidRPr="00012A09">
        <w:t>, 106</w:t>
      </w:r>
      <w:r w:rsidRPr="00012A09">
        <w:rPr>
          <w:rFonts w:ascii="Cambria Math" w:hAnsi="Cambria Math" w:cs="Cambria Math"/>
        </w:rPr>
        <w:t>‑</w:t>
      </w:r>
      <w:r w:rsidRPr="00012A09">
        <w:t>109. https://doi.org/10.1577/1548-8659(1982)111&lt;</w:t>
      </w:r>
      <w:proofErr w:type="gramStart"/>
      <w:r w:rsidRPr="00012A09">
        <w:t>106:peobdo</w:t>
      </w:r>
      <w:proofErr w:type="gramEnd"/>
      <w:r w:rsidRPr="00012A09">
        <w:t>&gt;2.0.co;2</w:t>
      </w:r>
    </w:p>
    <w:p w14:paraId="69BD0479" w14:textId="77777777" w:rsidR="00012A09" w:rsidRPr="00012A09" w:rsidRDefault="00012A09" w:rsidP="006B4BAF">
      <w:pPr>
        <w:pStyle w:val="Bibliographie1"/>
      </w:pPr>
      <w:r w:rsidRPr="00012A09">
        <w:t xml:space="preserve">Hartmann, J., &amp; Nümann, W. (1977). Percids of Lake Constance, a Lake Undergoing Eutrophication. </w:t>
      </w:r>
      <w:r w:rsidRPr="00012A09">
        <w:rPr>
          <w:i/>
          <w:iCs/>
        </w:rPr>
        <w:t>Journal of the Fisheries Research Board of Canada</w:t>
      </w:r>
      <w:r w:rsidRPr="00012A09">
        <w:t xml:space="preserve">, </w:t>
      </w:r>
      <w:r w:rsidRPr="00012A09">
        <w:rPr>
          <w:i/>
          <w:iCs/>
        </w:rPr>
        <w:t>34</w:t>
      </w:r>
      <w:r w:rsidRPr="00012A09">
        <w:t>(10), 1670</w:t>
      </w:r>
      <w:r w:rsidRPr="00012A09">
        <w:rPr>
          <w:rFonts w:ascii="Cambria Math" w:hAnsi="Cambria Math" w:cs="Cambria Math"/>
        </w:rPr>
        <w:t>‑</w:t>
      </w:r>
      <w:r w:rsidRPr="00012A09">
        <w:t>1677. https://doi.org/10.1139/f77-231</w:t>
      </w:r>
    </w:p>
    <w:p w14:paraId="1361792A" w14:textId="77777777" w:rsidR="00012A09" w:rsidRPr="00012A09" w:rsidRDefault="00012A09" w:rsidP="006B4BAF">
      <w:pPr>
        <w:pStyle w:val="Bibliographie1"/>
      </w:pPr>
      <w:r w:rsidRPr="00012A09">
        <w:t xml:space="preserve">Hechinger, R. F., &amp; Lafferty, K. D. (2005). Host diversity begets parasite </w:t>
      </w:r>
      <w:proofErr w:type="gramStart"/>
      <w:r w:rsidRPr="00012A09">
        <w:t>diversity :</w:t>
      </w:r>
      <w:proofErr w:type="gramEnd"/>
      <w:r w:rsidRPr="00012A09">
        <w:t xml:space="preserve"> Bird final hosts and trematodes in snail intermediate hosts. </w:t>
      </w:r>
      <w:r w:rsidRPr="00012A09">
        <w:rPr>
          <w:i/>
          <w:iCs/>
        </w:rPr>
        <w:t>Proceedings of the Royal Society B: Biological Sciences</w:t>
      </w:r>
      <w:r w:rsidRPr="00012A09">
        <w:t xml:space="preserve">, </w:t>
      </w:r>
      <w:r w:rsidRPr="00012A09">
        <w:rPr>
          <w:i/>
          <w:iCs/>
        </w:rPr>
        <w:t>272</w:t>
      </w:r>
      <w:r w:rsidRPr="00012A09">
        <w:t>(1567), 1059</w:t>
      </w:r>
      <w:r w:rsidRPr="00012A09">
        <w:rPr>
          <w:rFonts w:ascii="Cambria Math" w:hAnsi="Cambria Math" w:cs="Cambria Math"/>
        </w:rPr>
        <w:t>‑</w:t>
      </w:r>
      <w:r w:rsidRPr="00012A09">
        <w:t>1066. https://doi.org/10.1098/rspb.2005.3070</w:t>
      </w:r>
    </w:p>
    <w:p w14:paraId="1D72069E" w14:textId="77777777" w:rsidR="00012A09" w:rsidRPr="00012A09" w:rsidRDefault="00012A09" w:rsidP="006B4BAF">
      <w:pPr>
        <w:pStyle w:val="Bibliographie1"/>
      </w:pPr>
      <w:r w:rsidRPr="00012A09">
        <w:t>Hoffman, G. L. (1956). The Life Cycle of Crassiphiala bulboglossa (</w:t>
      </w:r>
      <w:proofErr w:type="gramStart"/>
      <w:r w:rsidRPr="00012A09">
        <w:t>Trematoda :</w:t>
      </w:r>
      <w:proofErr w:type="gramEnd"/>
      <w:r w:rsidRPr="00012A09">
        <w:t xml:space="preserve"> Strigeida). Development of the Metacercaria and Cyst, and Effect on the Fish Hosts. </w:t>
      </w:r>
      <w:r w:rsidRPr="00012A09">
        <w:rPr>
          <w:i/>
          <w:iCs/>
        </w:rPr>
        <w:t>The Journal of Parasitology</w:t>
      </w:r>
      <w:r w:rsidRPr="00012A09">
        <w:t xml:space="preserve">, </w:t>
      </w:r>
      <w:r w:rsidRPr="00012A09">
        <w:rPr>
          <w:i/>
          <w:iCs/>
        </w:rPr>
        <w:t>42</w:t>
      </w:r>
      <w:r w:rsidRPr="00012A09">
        <w:t>(4), 435</w:t>
      </w:r>
      <w:r w:rsidRPr="00012A09">
        <w:rPr>
          <w:rFonts w:ascii="Cambria Math" w:hAnsi="Cambria Math" w:cs="Cambria Math"/>
        </w:rPr>
        <w:t>‑</w:t>
      </w:r>
      <w:r w:rsidRPr="00012A09">
        <w:t>444. https://doi.org/10.2307/3274528</w:t>
      </w:r>
    </w:p>
    <w:p w14:paraId="3A74A461" w14:textId="77777777" w:rsidR="00012A09" w:rsidRPr="00012A09" w:rsidRDefault="00012A09" w:rsidP="006B4BAF">
      <w:pPr>
        <w:pStyle w:val="Bibliographie1"/>
      </w:pPr>
      <w:r w:rsidRPr="00012A09">
        <w:t xml:space="preserve">Hoffman, G. L. (1967). </w:t>
      </w:r>
      <w:r w:rsidRPr="00012A09">
        <w:rPr>
          <w:i/>
          <w:iCs/>
        </w:rPr>
        <w:t>Parasites of North American freshwater fishes</w:t>
      </w:r>
      <w:r w:rsidRPr="00012A09">
        <w:t>. https://pubs.er.usgs.gov/publication/94379</w:t>
      </w:r>
    </w:p>
    <w:p w14:paraId="27D2F3EF" w14:textId="77777777" w:rsidR="00012A09" w:rsidRPr="00012A09" w:rsidRDefault="00012A09" w:rsidP="006B4BAF">
      <w:pPr>
        <w:pStyle w:val="Bibliographie1"/>
      </w:pPr>
      <w:r w:rsidRPr="00012A09">
        <w:t xml:space="preserve">Hoffman, G. L., &amp; Putz, R. E. (1965). The Black-Spot (Uvulifer </w:t>
      </w:r>
      <w:proofErr w:type="gramStart"/>
      <w:r w:rsidRPr="00012A09">
        <w:t>ambloplitis :</w:t>
      </w:r>
      <w:proofErr w:type="gramEnd"/>
      <w:r w:rsidRPr="00012A09">
        <w:t xml:space="preserve"> Trematoda: Strigeoidea) of Centrarchid Fishes. </w:t>
      </w:r>
      <w:r w:rsidRPr="00012A09">
        <w:rPr>
          <w:i/>
          <w:iCs/>
        </w:rPr>
        <w:t>Transactions of the American Fisheries Society</w:t>
      </w:r>
      <w:r w:rsidRPr="00012A09">
        <w:t xml:space="preserve">, </w:t>
      </w:r>
      <w:r w:rsidRPr="00012A09">
        <w:rPr>
          <w:i/>
          <w:iCs/>
        </w:rPr>
        <w:t>94</w:t>
      </w:r>
      <w:r w:rsidRPr="00012A09">
        <w:t>(2), 143</w:t>
      </w:r>
      <w:r w:rsidRPr="00012A09">
        <w:rPr>
          <w:rFonts w:ascii="Cambria Math" w:hAnsi="Cambria Math" w:cs="Cambria Math"/>
        </w:rPr>
        <w:t>‑</w:t>
      </w:r>
      <w:r w:rsidRPr="00012A09">
        <w:t>151. https://doi.org/10.1577/1548-8659(1965)94[</w:t>
      </w:r>
      <w:proofErr w:type="gramStart"/>
      <w:r w:rsidRPr="00012A09">
        <w:t>143:TBUASO</w:t>
      </w:r>
      <w:proofErr w:type="gramEnd"/>
      <w:r w:rsidRPr="00012A09">
        <w:t>]2.0.CO;2</w:t>
      </w:r>
    </w:p>
    <w:p w14:paraId="62E4D15E" w14:textId="77777777" w:rsidR="00012A09" w:rsidRPr="00012A09" w:rsidRDefault="00012A09" w:rsidP="006B4BAF">
      <w:pPr>
        <w:pStyle w:val="Bibliographie1"/>
      </w:pPr>
      <w:r w:rsidRPr="00012A09">
        <w:t xml:space="preserve">Hunter, G. W. (1933). The Strigeid Trematode, Crassiphiala ambloplitis (Hughes 1927). </w:t>
      </w:r>
      <w:r w:rsidRPr="00012A09">
        <w:rPr>
          <w:i/>
          <w:iCs/>
        </w:rPr>
        <w:t>Parasitology</w:t>
      </w:r>
      <w:r w:rsidRPr="00012A09">
        <w:t xml:space="preserve">, </w:t>
      </w:r>
      <w:r w:rsidRPr="00012A09">
        <w:rPr>
          <w:i/>
          <w:iCs/>
        </w:rPr>
        <w:t>25</w:t>
      </w:r>
      <w:r w:rsidRPr="00012A09">
        <w:t>(4), 510</w:t>
      </w:r>
      <w:r w:rsidRPr="00012A09">
        <w:rPr>
          <w:rFonts w:ascii="Cambria Math" w:hAnsi="Cambria Math" w:cs="Cambria Math"/>
        </w:rPr>
        <w:t>‑</w:t>
      </w:r>
      <w:r w:rsidRPr="00012A09">
        <w:t>517. https://doi.org/10.1017/S0031182000019752</w:t>
      </w:r>
    </w:p>
    <w:p w14:paraId="7F40F02A" w14:textId="77777777" w:rsidR="00012A09" w:rsidRPr="00012A09" w:rsidRDefault="00012A09" w:rsidP="006B4BAF">
      <w:pPr>
        <w:pStyle w:val="Bibliographie1"/>
      </w:pPr>
      <w:r w:rsidRPr="00012A09">
        <w:t xml:space="preserve">Jacobson, K., Arkoosh, M., Kagley, A., Clemons, E., Collier, T., &amp; Casillas, E. (2003). Cumulative Effects of Natural and Anthropogenic Stress on Immune Function and Disease Resistance in Juvenile Chinook Salmon. </w:t>
      </w:r>
      <w:r w:rsidRPr="00012A09">
        <w:rPr>
          <w:i/>
          <w:iCs/>
        </w:rPr>
        <w:t>Journal of Aquatic Animal Health</w:t>
      </w:r>
      <w:r w:rsidRPr="00012A09">
        <w:t xml:space="preserve">, </w:t>
      </w:r>
      <w:r w:rsidRPr="00012A09">
        <w:rPr>
          <w:i/>
          <w:iCs/>
        </w:rPr>
        <w:t>15</w:t>
      </w:r>
      <w:r w:rsidRPr="00012A09">
        <w:t>, 1</w:t>
      </w:r>
      <w:r w:rsidRPr="00012A09">
        <w:rPr>
          <w:rFonts w:ascii="Cambria Math" w:hAnsi="Cambria Math" w:cs="Cambria Math"/>
        </w:rPr>
        <w:t>‑</w:t>
      </w:r>
      <w:r w:rsidRPr="00012A09">
        <w:t>12. https://doi.org/10.1577/1548-8667(2003)015&lt;</w:t>
      </w:r>
      <w:proofErr w:type="gramStart"/>
      <w:r w:rsidRPr="00012A09">
        <w:t>0001:CEONAA</w:t>
      </w:r>
      <w:proofErr w:type="gramEnd"/>
      <w:r w:rsidRPr="00012A09">
        <w:t>&gt;2.0.CO;2</w:t>
      </w:r>
    </w:p>
    <w:p w14:paraId="794A8679" w14:textId="77777777" w:rsidR="00012A09" w:rsidRPr="00012A09" w:rsidRDefault="00012A09" w:rsidP="006B4BAF">
      <w:pPr>
        <w:pStyle w:val="Bibliographie1"/>
      </w:pPr>
      <w:r w:rsidRPr="00012A09">
        <w:t xml:space="preserve">Johnsen, B. O., &amp; Jensen, A. J. (1992). Infection of Atlantic salmon, Salmo salar L., by Gyrodactylus salaris, Malmberg 1957, in the River Lakselva, Misvær in northern Norway. </w:t>
      </w:r>
      <w:r w:rsidRPr="00012A09">
        <w:rPr>
          <w:i/>
          <w:iCs/>
        </w:rPr>
        <w:t>Journal of Fish Biology</w:t>
      </w:r>
      <w:r w:rsidRPr="00012A09">
        <w:t xml:space="preserve">, </w:t>
      </w:r>
      <w:r w:rsidRPr="00012A09">
        <w:rPr>
          <w:i/>
          <w:iCs/>
        </w:rPr>
        <w:t>40</w:t>
      </w:r>
      <w:r w:rsidRPr="00012A09">
        <w:t>(3), 433</w:t>
      </w:r>
      <w:r w:rsidRPr="00012A09">
        <w:rPr>
          <w:rFonts w:ascii="Cambria Math" w:hAnsi="Cambria Math" w:cs="Cambria Math"/>
        </w:rPr>
        <w:t>‑</w:t>
      </w:r>
      <w:r w:rsidRPr="00012A09">
        <w:t>444. https://doi.org/10.1111/j.1095-8649.1992.tb02588.x</w:t>
      </w:r>
    </w:p>
    <w:p w14:paraId="3B15BC87" w14:textId="77777777" w:rsidR="00012A09" w:rsidRPr="00012A09" w:rsidRDefault="00012A09" w:rsidP="006B4BAF">
      <w:pPr>
        <w:pStyle w:val="Bibliographie1"/>
      </w:pPr>
      <w:r w:rsidRPr="00012A09">
        <w:t xml:space="preserve">Keesing, F., Holt, R. D., &amp; Ostfeld, R. S. (2006). Effects of species diversity on disease risk. </w:t>
      </w:r>
      <w:r w:rsidRPr="00012A09">
        <w:rPr>
          <w:i/>
          <w:iCs/>
        </w:rPr>
        <w:t>Ecology Letters</w:t>
      </w:r>
      <w:r w:rsidRPr="00012A09">
        <w:t xml:space="preserve">, </w:t>
      </w:r>
      <w:r w:rsidRPr="00012A09">
        <w:rPr>
          <w:i/>
          <w:iCs/>
        </w:rPr>
        <w:t>9</w:t>
      </w:r>
      <w:r w:rsidRPr="00012A09">
        <w:t>(4), 485</w:t>
      </w:r>
      <w:r w:rsidRPr="00012A09">
        <w:rPr>
          <w:rFonts w:ascii="Cambria Math" w:hAnsi="Cambria Math" w:cs="Cambria Math"/>
        </w:rPr>
        <w:t>‑</w:t>
      </w:r>
      <w:r w:rsidRPr="00012A09">
        <w:t>498. https://doi.org/10.1111/j.1461-0248.2006.00885.x</w:t>
      </w:r>
    </w:p>
    <w:p w14:paraId="4BEE6886" w14:textId="77777777" w:rsidR="00012A09" w:rsidRPr="00012A09" w:rsidRDefault="00012A09" w:rsidP="006B4BAF">
      <w:pPr>
        <w:pStyle w:val="Bibliographie1"/>
      </w:pPr>
      <w:r w:rsidRPr="00012A09">
        <w:t xml:space="preserve">Krause, J., &amp; Godin, J.-G. (1994). Influence of parasitism on the shoaling behavior of banded killifish, Fundulus diaphanus. </w:t>
      </w:r>
      <w:r w:rsidRPr="00012A09">
        <w:rPr>
          <w:i/>
          <w:iCs/>
        </w:rPr>
        <w:t>Canadian Journal of Zoology</w:t>
      </w:r>
      <w:r w:rsidRPr="00012A09">
        <w:t xml:space="preserve">, </w:t>
      </w:r>
      <w:r w:rsidRPr="00012A09">
        <w:rPr>
          <w:i/>
          <w:iCs/>
        </w:rPr>
        <w:t>72</w:t>
      </w:r>
      <w:r w:rsidRPr="00012A09">
        <w:t>, 1775</w:t>
      </w:r>
      <w:r w:rsidRPr="00012A09">
        <w:rPr>
          <w:rFonts w:ascii="Cambria Math" w:hAnsi="Cambria Math" w:cs="Cambria Math"/>
        </w:rPr>
        <w:t>‑</w:t>
      </w:r>
      <w:r w:rsidRPr="00012A09">
        <w:t>1779. https://doi.org/10.1139/z94-240</w:t>
      </w:r>
    </w:p>
    <w:p w14:paraId="142CC296" w14:textId="77777777" w:rsidR="00012A09" w:rsidRPr="00012A09" w:rsidRDefault="00012A09" w:rsidP="006B4BAF">
      <w:pPr>
        <w:pStyle w:val="Bibliographie1"/>
      </w:pPr>
      <w:r w:rsidRPr="00012A09">
        <w:t xml:space="preserve">Krause, J., Ruxton, G. D., &amp; Godin, J.-G. J. (1999). Distribution of Crassiphiala bulboglossa, a parasitic worm, in shoaling fish. </w:t>
      </w:r>
      <w:r w:rsidRPr="00012A09">
        <w:rPr>
          <w:i/>
          <w:iCs/>
        </w:rPr>
        <w:t>Journal of Animal Ecology</w:t>
      </w:r>
      <w:r w:rsidRPr="00012A09">
        <w:t xml:space="preserve">, </w:t>
      </w:r>
      <w:r w:rsidRPr="00012A09">
        <w:rPr>
          <w:i/>
          <w:iCs/>
        </w:rPr>
        <w:t>68</w:t>
      </w:r>
      <w:r w:rsidRPr="00012A09">
        <w:t>(1), 27</w:t>
      </w:r>
      <w:r w:rsidRPr="00012A09">
        <w:rPr>
          <w:rFonts w:ascii="Cambria Math" w:hAnsi="Cambria Math" w:cs="Cambria Math"/>
        </w:rPr>
        <w:t>‑</w:t>
      </w:r>
      <w:r w:rsidRPr="00012A09">
        <w:t>33. https://doi.org/10.1046/j.1365-2656.1999.00262.x</w:t>
      </w:r>
    </w:p>
    <w:p w14:paraId="1431A92B" w14:textId="77777777" w:rsidR="00012A09" w:rsidRPr="00012A09" w:rsidRDefault="00012A09" w:rsidP="006B4BAF">
      <w:pPr>
        <w:pStyle w:val="Bibliographie1"/>
      </w:pPr>
      <w:r w:rsidRPr="00012A09">
        <w:lastRenderedPageBreak/>
        <w:t xml:space="preserve">Krueger, R. C., Kerans, B. L., Vincent, E. R., &amp; Rasmussen, C. (2006). Risk of Myxobolus cerebralis Infection to Rainbow Trout in the Madison River, Montana, USA. </w:t>
      </w:r>
      <w:r w:rsidRPr="00012A09">
        <w:rPr>
          <w:i/>
          <w:iCs/>
        </w:rPr>
        <w:t>Ecological Applications</w:t>
      </w:r>
      <w:r w:rsidRPr="00012A09">
        <w:t xml:space="preserve">, </w:t>
      </w:r>
      <w:r w:rsidRPr="00012A09">
        <w:rPr>
          <w:i/>
          <w:iCs/>
        </w:rPr>
        <w:t>16</w:t>
      </w:r>
      <w:r w:rsidRPr="00012A09">
        <w:t>(2), 770</w:t>
      </w:r>
      <w:r w:rsidRPr="00012A09">
        <w:rPr>
          <w:rFonts w:ascii="Cambria Math" w:hAnsi="Cambria Math" w:cs="Cambria Math"/>
        </w:rPr>
        <w:t>‑</w:t>
      </w:r>
      <w:r w:rsidRPr="00012A09">
        <w:t>783.</w:t>
      </w:r>
    </w:p>
    <w:p w14:paraId="5033A4B2" w14:textId="77777777" w:rsidR="00012A09" w:rsidRPr="00012A09" w:rsidRDefault="00012A09" w:rsidP="006B4BAF">
      <w:pPr>
        <w:pStyle w:val="Bibliographie1"/>
      </w:pPr>
      <w:r w:rsidRPr="00012A09">
        <w:t xml:space="preserve">Krull. (1932). Studies on the development of Cercaria bessiae Cort and Brooks, 1928. </w:t>
      </w:r>
      <w:r w:rsidRPr="00012A09">
        <w:rPr>
          <w:i/>
          <w:iCs/>
        </w:rPr>
        <w:t>Journal of Parasitology, The</w:t>
      </w:r>
      <w:r w:rsidRPr="00012A09">
        <w:t xml:space="preserve">, </w:t>
      </w:r>
      <w:r w:rsidRPr="00012A09">
        <w:rPr>
          <w:i/>
          <w:iCs/>
        </w:rPr>
        <w:t>19</w:t>
      </w:r>
      <w:r w:rsidRPr="00012A09">
        <w:t>(165), 1934. /z-wcorg/.</w:t>
      </w:r>
    </w:p>
    <w:p w14:paraId="684224D7" w14:textId="77777777" w:rsidR="00012A09" w:rsidRPr="00012A09" w:rsidRDefault="00012A09" w:rsidP="006B4BAF">
      <w:pPr>
        <w:pStyle w:val="Bibliographie1"/>
      </w:pPr>
      <w:r w:rsidRPr="00012A09">
        <w:t xml:space="preserve">Krull, W. H. (1934). Cercaria bessiae Cort and Brooks, 1928, an Injurious Parasite of Fish. </w:t>
      </w:r>
      <w:r w:rsidRPr="00012A09">
        <w:rPr>
          <w:i/>
          <w:iCs/>
        </w:rPr>
        <w:t>Copeia</w:t>
      </w:r>
      <w:r w:rsidRPr="00012A09">
        <w:t xml:space="preserve">, </w:t>
      </w:r>
      <w:r w:rsidRPr="00012A09">
        <w:rPr>
          <w:i/>
          <w:iCs/>
        </w:rPr>
        <w:t>1934</w:t>
      </w:r>
      <w:r w:rsidRPr="00012A09">
        <w:t>(2), 69</w:t>
      </w:r>
      <w:r w:rsidRPr="00012A09">
        <w:rPr>
          <w:rFonts w:ascii="Cambria Math" w:hAnsi="Cambria Math" w:cs="Cambria Math"/>
        </w:rPr>
        <w:t>‑</w:t>
      </w:r>
      <w:r w:rsidRPr="00012A09">
        <w:t>73. https://doi.org/10.2307/1435795</w:t>
      </w:r>
    </w:p>
    <w:p w14:paraId="4C8C46B0" w14:textId="77777777" w:rsidR="00012A09" w:rsidRPr="00012A09" w:rsidRDefault="00012A09" w:rsidP="006B4BAF">
      <w:pPr>
        <w:pStyle w:val="Bibliographie1"/>
      </w:pPr>
      <w:r w:rsidRPr="00012A09">
        <w:t xml:space="preserve">Kuris, A. M., Goddard, J. H. R., Torchin, M. E., Murphy, N., Gurney, R., &amp; Lafferty, K. D. (2007). An experimental evaluation of host </w:t>
      </w:r>
      <w:proofErr w:type="gramStart"/>
      <w:r w:rsidRPr="00012A09">
        <w:t>specificity :</w:t>
      </w:r>
      <w:proofErr w:type="gramEnd"/>
      <w:r w:rsidRPr="00012A09">
        <w:t xml:space="preserve"> The role of encounter and compatibility filters for a rhizocephalan parasite of crabs. </w:t>
      </w:r>
      <w:r w:rsidRPr="00012A09">
        <w:rPr>
          <w:i/>
          <w:iCs/>
        </w:rPr>
        <w:t>International Journal for Parasitology</w:t>
      </w:r>
      <w:r w:rsidRPr="00012A09">
        <w:t xml:space="preserve">, </w:t>
      </w:r>
      <w:r w:rsidRPr="00012A09">
        <w:rPr>
          <w:i/>
          <w:iCs/>
        </w:rPr>
        <w:t>37</w:t>
      </w:r>
      <w:r w:rsidRPr="00012A09">
        <w:t>(5), 539</w:t>
      </w:r>
      <w:r w:rsidRPr="00012A09">
        <w:rPr>
          <w:rFonts w:ascii="Cambria Math" w:hAnsi="Cambria Math" w:cs="Cambria Math"/>
        </w:rPr>
        <w:t>‑</w:t>
      </w:r>
      <w:r w:rsidRPr="00012A09">
        <w:t>545. https://doi.org/10.1016/j.ijpara.2006.12.003</w:t>
      </w:r>
    </w:p>
    <w:p w14:paraId="3C80AE12" w14:textId="77777777" w:rsidR="00012A09" w:rsidRPr="00012A09" w:rsidRDefault="00012A09" w:rsidP="006B4BAF">
      <w:pPr>
        <w:pStyle w:val="Bibliographie1"/>
      </w:pPr>
      <w:r w:rsidRPr="00012A09">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12A09">
        <w:rPr>
          <w:i/>
          <w:iCs/>
        </w:rPr>
        <w:t>Nature</w:t>
      </w:r>
      <w:r w:rsidRPr="00012A09">
        <w:t xml:space="preserve">, </w:t>
      </w:r>
      <w:r w:rsidRPr="00012A09">
        <w:rPr>
          <w:i/>
          <w:iCs/>
        </w:rPr>
        <w:t>454</w:t>
      </w:r>
      <w:r w:rsidRPr="00012A09">
        <w:t>(7203), 515</w:t>
      </w:r>
      <w:r w:rsidRPr="00012A09">
        <w:rPr>
          <w:rFonts w:ascii="Cambria Math" w:hAnsi="Cambria Math" w:cs="Cambria Math"/>
        </w:rPr>
        <w:t>‑</w:t>
      </w:r>
      <w:r w:rsidRPr="00012A09">
        <w:t>518. https://doi.org/10.1038/nature06970</w:t>
      </w:r>
    </w:p>
    <w:p w14:paraId="2FA2C41A" w14:textId="77777777" w:rsidR="00012A09" w:rsidRPr="00012A09" w:rsidRDefault="00012A09" w:rsidP="006B4BAF">
      <w:pPr>
        <w:pStyle w:val="Bibliographie1"/>
      </w:pPr>
      <w:r w:rsidRPr="00012A09">
        <w:t xml:space="preserve">Lafferty, K. D. (1997). Environmental </w:t>
      </w:r>
      <w:proofErr w:type="gramStart"/>
      <w:r w:rsidRPr="00012A09">
        <w:t>parasitology :</w:t>
      </w:r>
      <w:proofErr w:type="gramEnd"/>
      <w:r w:rsidRPr="00012A09">
        <w:t xml:space="preserve"> What can parasites tell us about human impacts on the environment? </w:t>
      </w:r>
      <w:r w:rsidRPr="00012A09">
        <w:rPr>
          <w:i/>
          <w:iCs/>
        </w:rPr>
        <w:t>Parasitology Today</w:t>
      </w:r>
      <w:r w:rsidRPr="00012A09">
        <w:t xml:space="preserve">, </w:t>
      </w:r>
      <w:r w:rsidRPr="00012A09">
        <w:rPr>
          <w:i/>
          <w:iCs/>
        </w:rPr>
        <w:t>13</w:t>
      </w:r>
      <w:r w:rsidRPr="00012A09">
        <w:t>(7), 251</w:t>
      </w:r>
      <w:r w:rsidRPr="00012A09">
        <w:rPr>
          <w:rFonts w:ascii="Cambria Math" w:hAnsi="Cambria Math" w:cs="Cambria Math"/>
        </w:rPr>
        <w:t>‑</w:t>
      </w:r>
      <w:r w:rsidRPr="00012A09">
        <w:t>255. https://doi.org/10.1016/S0169-4758(97)01072-7</w:t>
      </w:r>
    </w:p>
    <w:p w14:paraId="1249F1F0" w14:textId="77777777" w:rsidR="00012A09" w:rsidRPr="00012A09" w:rsidRDefault="00012A09" w:rsidP="006B4BAF">
      <w:pPr>
        <w:pStyle w:val="Bibliographie1"/>
      </w:pPr>
      <w:r w:rsidRPr="00012A09">
        <w:t xml:space="preserve">Lafferty, K. D. (2009). The ecology of climate change and infectious diseases. </w:t>
      </w:r>
      <w:r w:rsidRPr="00012A09">
        <w:rPr>
          <w:i/>
          <w:iCs/>
        </w:rPr>
        <w:t>Ecology</w:t>
      </w:r>
      <w:r w:rsidRPr="00012A09">
        <w:t xml:space="preserve">, </w:t>
      </w:r>
      <w:r w:rsidRPr="00012A09">
        <w:rPr>
          <w:i/>
          <w:iCs/>
        </w:rPr>
        <w:t>90</w:t>
      </w:r>
      <w:r w:rsidRPr="00012A09">
        <w:t>(4), 888</w:t>
      </w:r>
      <w:r w:rsidRPr="00012A09">
        <w:rPr>
          <w:rFonts w:ascii="Cambria Math" w:hAnsi="Cambria Math" w:cs="Cambria Math"/>
        </w:rPr>
        <w:t>‑</w:t>
      </w:r>
      <w:r w:rsidRPr="00012A09">
        <w:t>900. https://doi.org/10.1890/08-0079.1</w:t>
      </w:r>
    </w:p>
    <w:p w14:paraId="39D34B85" w14:textId="77777777" w:rsidR="00012A09" w:rsidRPr="00012A09" w:rsidRDefault="00012A09" w:rsidP="006B4BAF">
      <w:pPr>
        <w:pStyle w:val="Bibliographie1"/>
      </w:pPr>
      <w:r w:rsidRPr="00012A09">
        <w:t xml:space="preserve">Lafferty, K. D., Allesina, S., Arim, M., Briggs, C. J., De Leo, G., Dobson, A. P., Dunne, J. A., Johnson, P. T. J., Kuris, A. M., Marcogliese, D. J., Martinez, N. D., Memmott, J., Marquet, P. A., McLaughlin, J. P., Mordecai, E. A., Pascual, M., Poulin, R., &amp; Thieltges, D. W. (2008). Parasites in food </w:t>
      </w:r>
      <w:proofErr w:type="gramStart"/>
      <w:r w:rsidRPr="00012A09">
        <w:t>webs :</w:t>
      </w:r>
      <w:proofErr w:type="gramEnd"/>
      <w:r w:rsidRPr="00012A09">
        <w:t xml:space="preserve"> The ultimate missing links. </w:t>
      </w:r>
      <w:r w:rsidRPr="00012A09">
        <w:rPr>
          <w:i/>
          <w:iCs/>
        </w:rPr>
        <w:t>Ecology Letters</w:t>
      </w:r>
      <w:r w:rsidRPr="00012A09">
        <w:t xml:space="preserve">, </w:t>
      </w:r>
      <w:r w:rsidRPr="00012A09">
        <w:rPr>
          <w:i/>
          <w:iCs/>
        </w:rPr>
        <w:t>11</w:t>
      </w:r>
      <w:r w:rsidRPr="00012A09">
        <w:t>(6), 533</w:t>
      </w:r>
      <w:r w:rsidRPr="00012A09">
        <w:rPr>
          <w:rFonts w:ascii="Cambria Math" w:hAnsi="Cambria Math" w:cs="Cambria Math"/>
        </w:rPr>
        <w:t>‑</w:t>
      </w:r>
      <w:r w:rsidRPr="00012A09">
        <w:t>546. https://doi.org/10.1111/j.1461-0248.2008.01174.x</w:t>
      </w:r>
    </w:p>
    <w:p w14:paraId="7A050428" w14:textId="77777777" w:rsidR="00012A09" w:rsidRPr="00012A09" w:rsidRDefault="00012A09" w:rsidP="006B4BAF">
      <w:pPr>
        <w:pStyle w:val="Bibliographie1"/>
      </w:pPr>
      <w:r w:rsidRPr="00012A09">
        <w:t xml:space="preserve">Lafferty, K. D., &amp; Shaw, J. C. (2013). Comparing mechanisms of host manipulation across host and parasite taxa. </w:t>
      </w:r>
      <w:r w:rsidRPr="00012A09">
        <w:rPr>
          <w:i/>
          <w:iCs/>
        </w:rPr>
        <w:t>Journal of Experimental Biology</w:t>
      </w:r>
      <w:r w:rsidRPr="00012A09">
        <w:t xml:space="preserve">, </w:t>
      </w:r>
      <w:r w:rsidRPr="00012A09">
        <w:rPr>
          <w:i/>
          <w:iCs/>
        </w:rPr>
        <w:t>216</w:t>
      </w:r>
      <w:r w:rsidRPr="00012A09">
        <w:t>(1), 56</w:t>
      </w:r>
      <w:r w:rsidRPr="00012A09">
        <w:rPr>
          <w:rFonts w:ascii="Cambria Math" w:hAnsi="Cambria Math" w:cs="Cambria Math"/>
        </w:rPr>
        <w:t>‑</w:t>
      </w:r>
      <w:r w:rsidRPr="00012A09">
        <w:t>66. https://doi.org/10.1242/jeb.073668</w:t>
      </w:r>
    </w:p>
    <w:p w14:paraId="2D7D6061" w14:textId="77777777" w:rsidR="00012A09" w:rsidRPr="00012A09" w:rsidRDefault="00012A09" w:rsidP="006B4BAF">
      <w:pPr>
        <w:pStyle w:val="Bibliographie1"/>
      </w:pPr>
      <w:r w:rsidRPr="00012A09">
        <w:t xml:space="preserve">Lafferty, K., &amp; Morris, K. (1996). Altered Behavior of Parasitized Killifish Increases Susceptibility to Predation by Bird Final Hosts. </w:t>
      </w:r>
      <w:r w:rsidRPr="00012A09">
        <w:rPr>
          <w:i/>
          <w:iCs/>
        </w:rPr>
        <w:t>Ecology</w:t>
      </w:r>
      <w:r w:rsidRPr="00012A09">
        <w:t xml:space="preserve">, </w:t>
      </w:r>
      <w:r w:rsidRPr="00012A09">
        <w:rPr>
          <w:i/>
          <w:iCs/>
        </w:rPr>
        <w:t>77</w:t>
      </w:r>
      <w:r w:rsidRPr="00012A09">
        <w:t>, 1390</w:t>
      </w:r>
      <w:r w:rsidRPr="00012A09">
        <w:rPr>
          <w:rFonts w:ascii="Cambria Math" w:hAnsi="Cambria Math" w:cs="Cambria Math"/>
        </w:rPr>
        <w:t>‑</w:t>
      </w:r>
      <w:r w:rsidRPr="00012A09">
        <w:t>1397. https://doi.org/10.2307/2265536</w:t>
      </w:r>
    </w:p>
    <w:p w14:paraId="3DE727A7" w14:textId="77777777" w:rsidR="00012A09" w:rsidRPr="00012A09" w:rsidRDefault="00012A09" w:rsidP="006B4BAF">
      <w:pPr>
        <w:pStyle w:val="Bibliographie1"/>
      </w:pPr>
      <w:r w:rsidRPr="00012A09">
        <w:t xml:space="preserve">Lagrue, C., Kelly, D. W., Hicks, A., &amp; Poulin, R. (2011). Factors influencing infection patterns of trophically transmitted parasites among a fish </w:t>
      </w:r>
      <w:proofErr w:type="gramStart"/>
      <w:r w:rsidRPr="00012A09">
        <w:t>community :</w:t>
      </w:r>
      <w:proofErr w:type="gramEnd"/>
      <w:r w:rsidRPr="00012A09">
        <w:t xml:space="preserve"> Host diet, host–parasite compatibility or both? </w:t>
      </w:r>
      <w:r w:rsidRPr="00012A09">
        <w:rPr>
          <w:i/>
          <w:iCs/>
        </w:rPr>
        <w:t>Journal of Fish Biology</w:t>
      </w:r>
      <w:r w:rsidRPr="00012A09">
        <w:t xml:space="preserve">, </w:t>
      </w:r>
      <w:r w:rsidRPr="00012A09">
        <w:rPr>
          <w:i/>
          <w:iCs/>
        </w:rPr>
        <w:t>79</w:t>
      </w:r>
      <w:r w:rsidRPr="00012A09">
        <w:t>(2), 466</w:t>
      </w:r>
      <w:r w:rsidRPr="00012A09">
        <w:rPr>
          <w:rFonts w:ascii="Cambria Math" w:hAnsi="Cambria Math" w:cs="Cambria Math"/>
        </w:rPr>
        <w:t>‑</w:t>
      </w:r>
      <w:r w:rsidRPr="00012A09">
        <w:t>485. https://doi.org/10.1111/j.1095-8649.2011.03041.x</w:t>
      </w:r>
    </w:p>
    <w:p w14:paraId="67E91745" w14:textId="77777777" w:rsidR="00012A09" w:rsidRPr="00012A09" w:rsidRDefault="00012A09" w:rsidP="006B4BAF">
      <w:pPr>
        <w:pStyle w:val="Bibliographie1"/>
      </w:pPr>
      <w:r w:rsidRPr="00012A09">
        <w:lastRenderedPageBreak/>
        <w:t xml:space="preserve">Lemly, A. D., &amp; Esch, G. W. (1984a). Population Biology of the Trematode Uvulifer ambloplitis (Hughes, 1927) in Juvenile Bluegill Sunfish, Lepomis macrochirus, and Largemouth Bass, Micropterus salmoides. </w:t>
      </w:r>
      <w:r w:rsidRPr="00012A09">
        <w:rPr>
          <w:i/>
          <w:iCs/>
        </w:rPr>
        <w:t>The Journal of Parasitology</w:t>
      </w:r>
      <w:r w:rsidRPr="00012A09">
        <w:t xml:space="preserve">, </w:t>
      </w:r>
      <w:r w:rsidRPr="00012A09">
        <w:rPr>
          <w:i/>
          <w:iCs/>
        </w:rPr>
        <w:t>70</w:t>
      </w:r>
      <w:r w:rsidRPr="00012A09">
        <w:t>(4), 466</w:t>
      </w:r>
      <w:r w:rsidRPr="00012A09">
        <w:rPr>
          <w:rFonts w:ascii="Cambria Math" w:hAnsi="Cambria Math" w:cs="Cambria Math"/>
        </w:rPr>
        <w:t>‑</w:t>
      </w:r>
      <w:r w:rsidRPr="00012A09">
        <w:t>474. https://doi.org/10.2307/3281394</w:t>
      </w:r>
    </w:p>
    <w:p w14:paraId="742E9797" w14:textId="77777777" w:rsidR="00012A09" w:rsidRPr="00012A09" w:rsidRDefault="00012A09" w:rsidP="006B4BAF">
      <w:pPr>
        <w:pStyle w:val="Bibliographie1"/>
      </w:pPr>
      <w:r w:rsidRPr="00012A09">
        <w:t xml:space="preserve">Lemly, A. D., &amp; Esch, G. W. (1984b). Population Biology of the Trematode Uvulifer ambloplitis (Hughes, 1927) in the Snail Intermediate Host, Helisoma trivolvis. </w:t>
      </w:r>
      <w:r w:rsidRPr="00012A09">
        <w:rPr>
          <w:i/>
          <w:iCs/>
        </w:rPr>
        <w:t>The Journal of Parasitology</w:t>
      </w:r>
      <w:r w:rsidRPr="00012A09">
        <w:t xml:space="preserve">, </w:t>
      </w:r>
      <w:r w:rsidRPr="00012A09">
        <w:rPr>
          <w:i/>
          <w:iCs/>
        </w:rPr>
        <w:t>70</w:t>
      </w:r>
      <w:r w:rsidRPr="00012A09">
        <w:t>(4), 461. https://doi.org/10.2307/3281393</w:t>
      </w:r>
    </w:p>
    <w:p w14:paraId="3A7A80C7" w14:textId="77777777" w:rsidR="00012A09" w:rsidRPr="00012A09" w:rsidRDefault="00012A09" w:rsidP="006B4BAF">
      <w:pPr>
        <w:pStyle w:val="Bibliographie1"/>
      </w:pPr>
      <w:r w:rsidRPr="00012A09">
        <w:t xml:space="preserve">Léonard, R., Legendre, P., Jean, M., &amp; Bouchard, A. (2008). Using the landscape morphometric context to resolve spatial patterns of submerged macrophyte communities in a fluvial lake. </w:t>
      </w:r>
      <w:r w:rsidRPr="00012A09">
        <w:rPr>
          <w:i/>
          <w:iCs/>
        </w:rPr>
        <w:t>Landscape Ecology</w:t>
      </w:r>
      <w:r w:rsidRPr="00012A09">
        <w:t xml:space="preserve">, </w:t>
      </w:r>
      <w:r w:rsidRPr="00012A09">
        <w:rPr>
          <w:i/>
          <w:iCs/>
        </w:rPr>
        <w:t>23</w:t>
      </w:r>
      <w:r w:rsidRPr="00012A09">
        <w:t>(1), 91</w:t>
      </w:r>
      <w:r w:rsidRPr="00012A09">
        <w:rPr>
          <w:rFonts w:ascii="Cambria Math" w:hAnsi="Cambria Math" w:cs="Cambria Math"/>
        </w:rPr>
        <w:t>‑</w:t>
      </w:r>
      <w:r w:rsidRPr="00012A09">
        <w:t>105. https://doi.org/10.1007/s10980-007-9168-5</w:t>
      </w:r>
    </w:p>
    <w:p w14:paraId="08AB34FA" w14:textId="77777777" w:rsidR="00012A09" w:rsidRPr="00012A09" w:rsidRDefault="00012A09" w:rsidP="006B4BAF">
      <w:pPr>
        <w:pStyle w:val="Bibliographie1"/>
      </w:pPr>
      <w:r w:rsidRPr="00012A09">
        <w:t xml:space="preserve">Lewin, R. (1982). Portraits of a parasite. </w:t>
      </w:r>
      <w:r w:rsidRPr="00012A09">
        <w:rPr>
          <w:i/>
          <w:iCs/>
        </w:rPr>
        <w:t>Science (New York, N.Y.)</w:t>
      </w:r>
      <w:r w:rsidRPr="00012A09">
        <w:t xml:space="preserve">, </w:t>
      </w:r>
      <w:r w:rsidRPr="00012A09">
        <w:rPr>
          <w:i/>
          <w:iCs/>
        </w:rPr>
        <w:t>216</w:t>
      </w:r>
      <w:r w:rsidRPr="00012A09">
        <w:t>(4545), 504. https://doi.org/10.1126/science.216.4545.504</w:t>
      </w:r>
    </w:p>
    <w:p w14:paraId="2B1C16C4" w14:textId="77777777" w:rsidR="00012A09" w:rsidRPr="00012A09" w:rsidRDefault="00012A09" w:rsidP="006B4BAF">
      <w:pPr>
        <w:pStyle w:val="Bibliographie1"/>
      </w:pPr>
      <w:r w:rsidRPr="00012A09">
        <w:t xml:space="preserve">Loehle, C. (1995). Social Barriers to Pathogen Transmission in Wild Animal Populations. </w:t>
      </w:r>
      <w:r w:rsidRPr="00012A09">
        <w:rPr>
          <w:i/>
          <w:iCs/>
        </w:rPr>
        <w:t>Ecology</w:t>
      </w:r>
      <w:r w:rsidRPr="00012A09">
        <w:t xml:space="preserve">, </w:t>
      </w:r>
      <w:r w:rsidRPr="00012A09">
        <w:rPr>
          <w:i/>
          <w:iCs/>
        </w:rPr>
        <w:t>76</w:t>
      </w:r>
      <w:r w:rsidRPr="00012A09">
        <w:t>(2), 326</w:t>
      </w:r>
      <w:r w:rsidRPr="00012A09">
        <w:rPr>
          <w:rFonts w:ascii="Cambria Math" w:hAnsi="Cambria Math" w:cs="Cambria Math"/>
        </w:rPr>
        <w:t>‑</w:t>
      </w:r>
      <w:r w:rsidRPr="00012A09">
        <w:t>335. https://doi.org/10.2307/1941192</w:t>
      </w:r>
    </w:p>
    <w:p w14:paraId="6FA21CAA" w14:textId="77777777" w:rsidR="00012A09" w:rsidRPr="00012A09" w:rsidRDefault="00012A09" w:rsidP="006B4BAF">
      <w:pPr>
        <w:pStyle w:val="Bibliographie1"/>
      </w:pPr>
      <w:r w:rsidRPr="00012A09">
        <w:t xml:space="preserve">Lucky, Z. (1970). Pathological changes with posthodiplostomosis of fish fry. </w:t>
      </w:r>
      <w:r w:rsidRPr="00012A09">
        <w:rPr>
          <w:i/>
          <w:iCs/>
        </w:rPr>
        <w:t>Acta Vet Brno (Suppl)</w:t>
      </w:r>
      <w:r w:rsidRPr="00012A09">
        <w:t xml:space="preserve">, </w:t>
      </w:r>
      <w:r w:rsidRPr="00012A09">
        <w:rPr>
          <w:i/>
          <w:iCs/>
        </w:rPr>
        <w:t>1</w:t>
      </w:r>
      <w:r w:rsidRPr="00012A09">
        <w:t>, 51</w:t>
      </w:r>
      <w:r w:rsidRPr="00012A09">
        <w:rPr>
          <w:rFonts w:ascii="Cambria Math" w:hAnsi="Cambria Math" w:cs="Cambria Math"/>
        </w:rPr>
        <w:t>‑</w:t>
      </w:r>
      <w:r w:rsidRPr="00012A09">
        <w:t>66.</w:t>
      </w:r>
    </w:p>
    <w:p w14:paraId="3932A031" w14:textId="77777777" w:rsidR="00012A09" w:rsidRPr="00012A09" w:rsidRDefault="00012A09" w:rsidP="006B4BAF">
      <w:pPr>
        <w:pStyle w:val="Bibliographie1"/>
      </w:pPr>
      <w:r w:rsidRPr="00012A09">
        <w:t xml:space="preserve">MacKenzie, K., Williams, H. H., Williams, B., McVicar, A. H., &amp; Siddall, R. (1995). Parasites as indicators of water quality and the potential use of helminth transmission in marine pollution studies. </w:t>
      </w:r>
      <w:r w:rsidRPr="00012A09">
        <w:rPr>
          <w:i/>
          <w:iCs/>
        </w:rPr>
        <w:t>Advances in Parasitology</w:t>
      </w:r>
      <w:r w:rsidRPr="00012A09">
        <w:t xml:space="preserve">, </w:t>
      </w:r>
      <w:r w:rsidRPr="00012A09">
        <w:rPr>
          <w:i/>
          <w:iCs/>
        </w:rPr>
        <w:t>35</w:t>
      </w:r>
      <w:r w:rsidRPr="00012A09">
        <w:t>, 85</w:t>
      </w:r>
      <w:r w:rsidRPr="00012A09">
        <w:rPr>
          <w:rFonts w:ascii="Cambria Math" w:hAnsi="Cambria Math" w:cs="Cambria Math"/>
        </w:rPr>
        <w:t>‑</w:t>
      </w:r>
      <w:r w:rsidRPr="00012A09">
        <w:t>144. https://doi.org/10.1016/s0065-308x(08)60070-6</w:t>
      </w:r>
    </w:p>
    <w:p w14:paraId="663849FF" w14:textId="77777777" w:rsidR="00012A09" w:rsidRPr="00012A09" w:rsidRDefault="00012A09" w:rsidP="006B4BAF">
      <w:pPr>
        <w:pStyle w:val="Bibliographie1"/>
      </w:pPr>
      <w:r w:rsidRPr="00012A09">
        <w:t xml:space="preserve">Malmqvist, B., &amp; Rundle, S. (2002). Threats to the running water ecosystems of the world. </w:t>
      </w:r>
      <w:r w:rsidRPr="00012A09">
        <w:rPr>
          <w:i/>
          <w:iCs/>
        </w:rPr>
        <w:t>Environmental Conservation</w:t>
      </w:r>
      <w:r w:rsidRPr="00012A09">
        <w:t xml:space="preserve">, </w:t>
      </w:r>
      <w:r w:rsidRPr="00012A09">
        <w:rPr>
          <w:i/>
          <w:iCs/>
        </w:rPr>
        <w:t>29</w:t>
      </w:r>
      <w:r w:rsidRPr="00012A09">
        <w:t>(2), 134</w:t>
      </w:r>
      <w:r w:rsidRPr="00012A09">
        <w:rPr>
          <w:rFonts w:ascii="Cambria Math" w:hAnsi="Cambria Math" w:cs="Cambria Math"/>
        </w:rPr>
        <w:t>‑</w:t>
      </w:r>
      <w:r w:rsidRPr="00012A09">
        <w:t>153. https://doi.org/10.1017/S0376892902000097</w:t>
      </w:r>
    </w:p>
    <w:p w14:paraId="187B9F72" w14:textId="77777777" w:rsidR="00012A09" w:rsidRPr="00012A09" w:rsidRDefault="00012A09" w:rsidP="006B4BAF">
      <w:pPr>
        <w:pStyle w:val="Bibliographie1"/>
      </w:pPr>
      <w:r w:rsidRPr="00012A09">
        <w:t xml:space="preserve">Marcogliese, D. J. (2004). </w:t>
      </w:r>
      <w:proofErr w:type="gramStart"/>
      <w:r w:rsidRPr="00012A09">
        <w:t>Parasites :</w:t>
      </w:r>
      <w:proofErr w:type="gramEnd"/>
      <w:r w:rsidRPr="00012A09">
        <w:t xml:space="preserve"> Small Players with Crucial Roles in the Ecological Theater. </w:t>
      </w:r>
      <w:r w:rsidRPr="00012A09">
        <w:rPr>
          <w:i/>
          <w:iCs/>
        </w:rPr>
        <w:t>EcoHealth</w:t>
      </w:r>
      <w:r w:rsidRPr="00012A09">
        <w:t xml:space="preserve">, </w:t>
      </w:r>
      <w:r w:rsidRPr="00012A09">
        <w:rPr>
          <w:i/>
          <w:iCs/>
        </w:rPr>
        <w:t>1</w:t>
      </w:r>
      <w:r w:rsidRPr="00012A09">
        <w:t>(2), 151</w:t>
      </w:r>
      <w:r w:rsidRPr="00012A09">
        <w:rPr>
          <w:rFonts w:ascii="Cambria Math" w:hAnsi="Cambria Math" w:cs="Cambria Math"/>
        </w:rPr>
        <w:t>‑</w:t>
      </w:r>
      <w:r w:rsidRPr="00012A09">
        <w:t>164. https://doi.org/10.1007/s10393-004-0028-3</w:t>
      </w:r>
    </w:p>
    <w:p w14:paraId="59A089CA" w14:textId="77777777" w:rsidR="00012A09" w:rsidRPr="00012A09" w:rsidRDefault="00012A09" w:rsidP="006B4BAF">
      <w:pPr>
        <w:pStyle w:val="Bibliographie1"/>
      </w:pPr>
      <w:r w:rsidRPr="00012A09">
        <w:t xml:space="preserve">Marcogliese, D. J. (2008). The impact of climate change on the parasites and infectious diseases of aquatic animals. </w:t>
      </w:r>
      <w:r w:rsidRPr="00012A09">
        <w:rPr>
          <w:i/>
          <w:iCs/>
        </w:rPr>
        <w:t>Revue Scientifique Et Technique (International Office of Epizootics)</w:t>
      </w:r>
      <w:r w:rsidRPr="00012A09">
        <w:t xml:space="preserve">, </w:t>
      </w:r>
      <w:r w:rsidRPr="00012A09">
        <w:rPr>
          <w:i/>
          <w:iCs/>
        </w:rPr>
        <w:t>27</w:t>
      </w:r>
      <w:r w:rsidRPr="00012A09">
        <w:t>(2), 467</w:t>
      </w:r>
      <w:r w:rsidRPr="00012A09">
        <w:rPr>
          <w:rFonts w:ascii="Cambria Math" w:hAnsi="Cambria Math" w:cs="Cambria Math"/>
        </w:rPr>
        <w:t>‑</w:t>
      </w:r>
      <w:r w:rsidRPr="00012A09">
        <w:t>484.</w:t>
      </w:r>
    </w:p>
    <w:p w14:paraId="7ED2FF1E" w14:textId="77777777" w:rsidR="00012A09" w:rsidRPr="00012A09" w:rsidRDefault="00012A09" w:rsidP="006B4BAF">
      <w:pPr>
        <w:pStyle w:val="Bibliographie1"/>
      </w:pPr>
      <w:r w:rsidRPr="00012A09">
        <w:t xml:space="preserve">Marcogliese, D. J. (2016). The Distribution and Abundance of Parasites in Aquatic Ecosystems in a Changing </w:t>
      </w:r>
      <w:proofErr w:type="gramStart"/>
      <w:r w:rsidRPr="00012A09">
        <w:t>Climate :</w:t>
      </w:r>
      <w:proofErr w:type="gramEnd"/>
      <w:r w:rsidRPr="00012A09">
        <w:t xml:space="preserve"> More than Just Temperature. </w:t>
      </w:r>
      <w:r w:rsidRPr="00012A09">
        <w:rPr>
          <w:i/>
          <w:iCs/>
        </w:rPr>
        <w:t>Integrative and Comparative Biology</w:t>
      </w:r>
      <w:r w:rsidRPr="00012A09">
        <w:t xml:space="preserve">, </w:t>
      </w:r>
      <w:r w:rsidRPr="00012A09">
        <w:rPr>
          <w:i/>
          <w:iCs/>
        </w:rPr>
        <w:t>56</w:t>
      </w:r>
      <w:r w:rsidRPr="00012A09">
        <w:t>(4), 611</w:t>
      </w:r>
      <w:r w:rsidRPr="00012A09">
        <w:rPr>
          <w:rFonts w:ascii="Cambria Math" w:hAnsi="Cambria Math" w:cs="Cambria Math"/>
        </w:rPr>
        <w:t>‑</w:t>
      </w:r>
      <w:r w:rsidRPr="00012A09">
        <w:t>619. https://doi.org/10.1093/icb/icw036</w:t>
      </w:r>
    </w:p>
    <w:p w14:paraId="7F9221F3" w14:textId="77777777" w:rsidR="00012A09" w:rsidRPr="00012A09" w:rsidRDefault="00012A09" w:rsidP="006B4BAF">
      <w:pPr>
        <w:pStyle w:val="Bibliographie1"/>
      </w:pPr>
      <w:r w:rsidRPr="00012A09">
        <w:t xml:space="preserve">Marcogliese, D. J., &amp; Cone, D. K. (1997a). Food </w:t>
      </w:r>
      <w:proofErr w:type="gramStart"/>
      <w:r w:rsidRPr="00012A09">
        <w:t>webs :</w:t>
      </w:r>
      <w:proofErr w:type="gramEnd"/>
      <w:r w:rsidRPr="00012A09">
        <w:t xml:space="preserve"> A plea for parasites. </w:t>
      </w:r>
      <w:r w:rsidRPr="00012A09">
        <w:rPr>
          <w:i/>
          <w:iCs/>
        </w:rPr>
        <w:t>Trends in Ecology &amp; Evolution</w:t>
      </w:r>
      <w:r w:rsidRPr="00012A09">
        <w:t xml:space="preserve">, </w:t>
      </w:r>
      <w:r w:rsidRPr="00012A09">
        <w:rPr>
          <w:i/>
          <w:iCs/>
        </w:rPr>
        <w:t>12</w:t>
      </w:r>
      <w:r w:rsidRPr="00012A09">
        <w:t>(8), 320</w:t>
      </w:r>
      <w:r w:rsidRPr="00012A09">
        <w:rPr>
          <w:rFonts w:ascii="Cambria Math" w:hAnsi="Cambria Math" w:cs="Cambria Math"/>
        </w:rPr>
        <w:t>‑</w:t>
      </w:r>
      <w:r w:rsidRPr="00012A09">
        <w:t>325. https://doi.org/10.1016/S0169-5347(97)01080-X</w:t>
      </w:r>
    </w:p>
    <w:p w14:paraId="242D5174" w14:textId="77777777" w:rsidR="00012A09" w:rsidRPr="00012A09" w:rsidRDefault="00012A09" w:rsidP="006B4BAF">
      <w:pPr>
        <w:pStyle w:val="Bibliographie1"/>
      </w:pPr>
      <w:r w:rsidRPr="00012A09">
        <w:lastRenderedPageBreak/>
        <w:t xml:space="preserve">Marcogliese, D. J., &amp; Cone, D. K. (1997b). Parasite communities as indicators of ecosystem stress. </w:t>
      </w:r>
      <w:r w:rsidRPr="00012A09">
        <w:rPr>
          <w:i/>
          <w:iCs/>
        </w:rPr>
        <w:t>Parassitologia</w:t>
      </w:r>
      <w:r w:rsidRPr="00012A09">
        <w:t xml:space="preserve">, </w:t>
      </w:r>
      <w:r w:rsidRPr="00012A09">
        <w:rPr>
          <w:i/>
          <w:iCs/>
        </w:rPr>
        <w:t>39</w:t>
      </w:r>
      <w:r w:rsidRPr="00012A09">
        <w:t>(3), 227</w:t>
      </w:r>
      <w:r w:rsidRPr="00012A09">
        <w:rPr>
          <w:rFonts w:ascii="Cambria Math" w:hAnsi="Cambria Math" w:cs="Cambria Math"/>
        </w:rPr>
        <w:t>‑</w:t>
      </w:r>
      <w:r w:rsidRPr="00012A09">
        <w:t>232.</w:t>
      </w:r>
    </w:p>
    <w:p w14:paraId="799A9173" w14:textId="77777777" w:rsidR="00012A09" w:rsidRPr="00012A09" w:rsidRDefault="00012A09" w:rsidP="006B4BAF">
      <w:pPr>
        <w:pStyle w:val="Bibliographie1"/>
      </w:pPr>
      <w:r w:rsidRPr="00012A09">
        <w:t xml:space="preserve">Marcogliese, D. J., &amp; Cone, D. K. (2001). Myxozoan communities parasitizing Notropis hudsonius (Cyprinidae) at selected localities on the St. Lawrence River, </w:t>
      </w:r>
      <w:proofErr w:type="gramStart"/>
      <w:r w:rsidRPr="00012A09">
        <w:t>Quebec :</w:t>
      </w:r>
      <w:proofErr w:type="gramEnd"/>
      <w:r w:rsidRPr="00012A09">
        <w:t xml:space="preserve"> Possible effects of urban effluents. </w:t>
      </w:r>
      <w:r w:rsidRPr="00012A09">
        <w:rPr>
          <w:i/>
          <w:iCs/>
        </w:rPr>
        <w:t>The Journal of Parasitology</w:t>
      </w:r>
      <w:r w:rsidRPr="00012A09">
        <w:t xml:space="preserve">, </w:t>
      </w:r>
      <w:r w:rsidRPr="00012A09">
        <w:rPr>
          <w:i/>
          <w:iCs/>
        </w:rPr>
        <w:t>87</w:t>
      </w:r>
      <w:r w:rsidRPr="00012A09">
        <w:t>(5), 951</w:t>
      </w:r>
      <w:r w:rsidRPr="00012A09">
        <w:rPr>
          <w:rFonts w:ascii="Cambria Math" w:hAnsi="Cambria Math" w:cs="Cambria Math"/>
        </w:rPr>
        <w:t>‑</w:t>
      </w:r>
      <w:r w:rsidRPr="00012A09">
        <w:t>956. https://doi.org/10.1645/0022-3395(2001)087[</w:t>
      </w:r>
      <w:proofErr w:type="gramStart"/>
      <w:r w:rsidRPr="00012A09">
        <w:t>0951:MCPNHC</w:t>
      </w:r>
      <w:proofErr w:type="gramEnd"/>
      <w:r w:rsidRPr="00012A09">
        <w:t>]2.0.CO;2</w:t>
      </w:r>
    </w:p>
    <w:p w14:paraId="39CADF77" w14:textId="77777777" w:rsidR="00012A09" w:rsidRPr="00012A09" w:rsidRDefault="00012A09" w:rsidP="006B4BAF">
      <w:pPr>
        <w:pStyle w:val="Bibliographie1"/>
      </w:pPr>
      <w:r w:rsidRPr="00012A09">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12A09">
        <w:rPr>
          <w:i/>
          <w:iCs/>
        </w:rPr>
        <w:t>Canadian Journal of Zoology</w:t>
      </w:r>
      <w:r w:rsidRPr="00012A09">
        <w:t xml:space="preserve">, </w:t>
      </w:r>
      <w:r w:rsidRPr="00012A09">
        <w:rPr>
          <w:i/>
          <w:iCs/>
        </w:rPr>
        <w:t>79</w:t>
      </w:r>
      <w:r w:rsidRPr="00012A09">
        <w:t>(3), 355</w:t>
      </w:r>
      <w:r w:rsidRPr="00012A09">
        <w:rPr>
          <w:rFonts w:ascii="Cambria Math" w:hAnsi="Cambria Math" w:cs="Cambria Math"/>
        </w:rPr>
        <w:t>‑</w:t>
      </w:r>
      <w:r w:rsidRPr="00012A09">
        <w:t>369. https://doi.org/10.1139/z00-209</w:t>
      </w:r>
    </w:p>
    <w:p w14:paraId="36EBA748" w14:textId="77777777" w:rsidR="00012A09" w:rsidRPr="00012A09" w:rsidRDefault="00012A09" w:rsidP="006B4BAF">
      <w:pPr>
        <w:pStyle w:val="Bibliographie1"/>
      </w:pPr>
      <w:r w:rsidRPr="00012A09">
        <w:t xml:space="preserve">Mathieu-Bégné, E., Blanchet, S., Rey, O., Scelsi, O., Poesy, C., Marselli, G., &amp; Loot, G. (2022). A fine-scale analysis reveals microgeographic hotspots maximizing infection rate between a parasite and its fish host. </w:t>
      </w:r>
      <w:r w:rsidRPr="00012A09">
        <w:rPr>
          <w:i/>
          <w:iCs/>
        </w:rPr>
        <w:t>Functional Ecology</w:t>
      </w:r>
      <w:r w:rsidRPr="00012A09">
        <w:t xml:space="preserve">, </w:t>
      </w:r>
      <w:r w:rsidRPr="00012A09">
        <w:rPr>
          <w:i/>
          <w:iCs/>
        </w:rPr>
        <w:t>36</w:t>
      </w:r>
      <w:r w:rsidRPr="00012A09">
        <w:t>(2), 380</w:t>
      </w:r>
      <w:r w:rsidRPr="00012A09">
        <w:rPr>
          <w:rFonts w:ascii="Cambria Math" w:hAnsi="Cambria Math" w:cs="Cambria Math"/>
        </w:rPr>
        <w:t>‑</w:t>
      </w:r>
      <w:r w:rsidRPr="00012A09">
        <w:t>391. https://doi.org/10.1111/1365-2435.13967</w:t>
      </w:r>
    </w:p>
    <w:p w14:paraId="097D40D6" w14:textId="77777777" w:rsidR="00012A09" w:rsidRPr="00012A09" w:rsidRDefault="00012A09" w:rsidP="006B4BAF">
      <w:pPr>
        <w:pStyle w:val="Bibliographie1"/>
      </w:pPr>
      <w:r w:rsidRPr="00012A09">
        <w:t xml:space="preserve">May, R. M., &amp; Anderson, R. M. (1979). Population biology of infectious </w:t>
      </w:r>
      <w:proofErr w:type="gramStart"/>
      <w:r w:rsidRPr="00012A09">
        <w:t>diseases :</w:t>
      </w:r>
      <w:proofErr w:type="gramEnd"/>
      <w:r w:rsidRPr="00012A09">
        <w:t xml:space="preserve"> Part II. </w:t>
      </w:r>
      <w:r w:rsidRPr="00012A09">
        <w:rPr>
          <w:i/>
          <w:iCs/>
        </w:rPr>
        <w:t>Nature</w:t>
      </w:r>
      <w:r w:rsidRPr="00012A09">
        <w:t xml:space="preserve">, </w:t>
      </w:r>
      <w:r w:rsidRPr="00012A09">
        <w:rPr>
          <w:i/>
          <w:iCs/>
        </w:rPr>
        <w:t>280</w:t>
      </w:r>
      <w:r w:rsidRPr="00012A09">
        <w:t>(5722), 455</w:t>
      </w:r>
      <w:r w:rsidRPr="00012A09">
        <w:rPr>
          <w:rFonts w:ascii="Cambria Math" w:hAnsi="Cambria Math" w:cs="Cambria Math"/>
        </w:rPr>
        <w:t>‑</w:t>
      </w:r>
      <w:r w:rsidRPr="00012A09">
        <w:t>461. https://doi.org/10.1038/280455a0</w:t>
      </w:r>
    </w:p>
    <w:p w14:paraId="252D16C1" w14:textId="77777777" w:rsidR="00012A09" w:rsidRPr="00012A09" w:rsidRDefault="00012A09" w:rsidP="006B4BAF">
      <w:pPr>
        <w:pStyle w:val="Bibliographie1"/>
      </w:pPr>
      <w:r w:rsidRPr="00012A09">
        <w:t>McAllister, C., Tumlison, R., Robison, H., &amp; Trauth, S. (2013). Initial Survey on Black-Spot Disease (</w:t>
      </w:r>
      <w:proofErr w:type="gramStart"/>
      <w:r w:rsidRPr="00012A09">
        <w:t>Digenea :</w:t>
      </w:r>
      <w:proofErr w:type="gramEnd"/>
      <w:r w:rsidRPr="00012A09">
        <w:t xml:space="preserve"> Strigeoidea: Diplostomidae) in Select Arkansas Fishes. </w:t>
      </w:r>
      <w:r w:rsidRPr="00012A09">
        <w:rPr>
          <w:i/>
          <w:iCs/>
        </w:rPr>
        <w:t>Journal of the Arkansas Academy of Science</w:t>
      </w:r>
      <w:r w:rsidRPr="00012A09">
        <w:t xml:space="preserve">, </w:t>
      </w:r>
      <w:r w:rsidRPr="00012A09">
        <w:rPr>
          <w:i/>
          <w:iCs/>
        </w:rPr>
        <w:t>67</w:t>
      </w:r>
      <w:r w:rsidRPr="00012A09">
        <w:t>(1), 200</w:t>
      </w:r>
      <w:r w:rsidRPr="00012A09">
        <w:rPr>
          <w:rFonts w:ascii="Cambria Math" w:hAnsi="Cambria Math" w:cs="Cambria Math"/>
        </w:rPr>
        <w:t>‑</w:t>
      </w:r>
      <w:r w:rsidRPr="00012A09">
        <w:t>203. https://doi.org/10.54119/jaas.2013.6730</w:t>
      </w:r>
    </w:p>
    <w:p w14:paraId="4DCEA8C1" w14:textId="77777777" w:rsidR="00012A09" w:rsidRPr="00012A09" w:rsidRDefault="00012A09" w:rsidP="006B4BAF">
      <w:pPr>
        <w:pStyle w:val="Bibliographie1"/>
      </w:pPr>
      <w:r w:rsidRPr="00012A09">
        <w:t xml:space="preserve">McAllister, D. E., Hamilton, A. L., &amp; Harvey, B. J. (1997). </w:t>
      </w:r>
      <w:r w:rsidRPr="00012A09">
        <w:rPr>
          <w:i/>
          <w:iCs/>
        </w:rPr>
        <w:t xml:space="preserve">Global Freshwater </w:t>
      </w:r>
      <w:proofErr w:type="gramStart"/>
      <w:r w:rsidRPr="00012A09">
        <w:rPr>
          <w:i/>
          <w:iCs/>
        </w:rPr>
        <w:t>Biodiversity :</w:t>
      </w:r>
      <w:proofErr w:type="gramEnd"/>
      <w:r w:rsidRPr="00012A09">
        <w:rPr>
          <w:i/>
          <w:iCs/>
        </w:rPr>
        <w:t xml:space="preserve"> Striving for the Integrity of Freshwater Ecosystems</w:t>
      </w:r>
      <w:r w:rsidRPr="00012A09">
        <w:t>. Ocean Voice International.</w:t>
      </w:r>
    </w:p>
    <w:p w14:paraId="0C2CC843" w14:textId="77777777" w:rsidR="00012A09" w:rsidRPr="00012A09" w:rsidRDefault="00012A09" w:rsidP="006B4BAF">
      <w:pPr>
        <w:pStyle w:val="Bibliographie1"/>
      </w:pPr>
      <w:r w:rsidRPr="00012A09">
        <w:t xml:space="preserve">Mehner, T., Diekmann, M., Brämick, U., &amp; Lemcke, R. (2005). Composition of fish communities in German lakes as related to lake morphology, trophic state, shore structure and human-use intensity. </w:t>
      </w:r>
      <w:r w:rsidRPr="00012A09">
        <w:rPr>
          <w:i/>
          <w:iCs/>
        </w:rPr>
        <w:t>Freshwater Biology</w:t>
      </w:r>
      <w:r w:rsidRPr="00012A09">
        <w:t xml:space="preserve">, </w:t>
      </w:r>
      <w:r w:rsidRPr="00012A09">
        <w:rPr>
          <w:i/>
          <w:iCs/>
        </w:rPr>
        <w:t>50</w:t>
      </w:r>
      <w:r w:rsidRPr="00012A09">
        <w:t>(1), 70</w:t>
      </w:r>
      <w:r w:rsidRPr="00012A09">
        <w:rPr>
          <w:rFonts w:ascii="Cambria Math" w:hAnsi="Cambria Math" w:cs="Cambria Math"/>
        </w:rPr>
        <w:t>‑</w:t>
      </w:r>
      <w:r w:rsidRPr="00012A09">
        <w:t>85. https://doi.org/10.1111/j.1365-2427.2004.01294.x</w:t>
      </w:r>
    </w:p>
    <w:p w14:paraId="2D0B6525" w14:textId="77777777" w:rsidR="00012A09" w:rsidRPr="00012A09" w:rsidRDefault="00012A09" w:rsidP="006B4BAF">
      <w:pPr>
        <w:pStyle w:val="Bibliographie1"/>
      </w:pPr>
      <w:r w:rsidRPr="00012A09">
        <w:t xml:space="preserve">Mehner, T., Holmgren, K., Lauridsen, T. L., Jeppesen, E., &amp; Diekmann, M. (2007). Lake depth and geographical position modify lake fish assemblages of the European ‘Central Plains’ ecoregion. </w:t>
      </w:r>
      <w:r w:rsidRPr="00012A09">
        <w:rPr>
          <w:i/>
          <w:iCs/>
        </w:rPr>
        <w:t>Freshwater Biology</w:t>
      </w:r>
      <w:r w:rsidRPr="00012A09">
        <w:t xml:space="preserve">, </w:t>
      </w:r>
      <w:r w:rsidRPr="00012A09">
        <w:rPr>
          <w:i/>
          <w:iCs/>
        </w:rPr>
        <w:t>52</w:t>
      </w:r>
      <w:r w:rsidRPr="00012A09">
        <w:t>(11), 2285</w:t>
      </w:r>
      <w:r w:rsidRPr="00012A09">
        <w:rPr>
          <w:rFonts w:ascii="Cambria Math" w:hAnsi="Cambria Math" w:cs="Cambria Math"/>
        </w:rPr>
        <w:t>‑</w:t>
      </w:r>
      <w:r w:rsidRPr="00012A09">
        <w:t>2297. https://doi.org/10.1111/j.1365-2427.2007.01836.x</w:t>
      </w:r>
    </w:p>
    <w:p w14:paraId="2933F5C3" w14:textId="77777777" w:rsidR="00012A09" w:rsidRPr="00012A09" w:rsidRDefault="00012A09" w:rsidP="006B4BAF">
      <w:pPr>
        <w:pStyle w:val="Bibliographie1"/>
      </w:pPr>
      <w:r w:rsidRPr="00012A09">
        <w:t xml:space="preserve">Mischler, J., Johnson, P. T. J., McKenzie, V. J., &amp; Townsend, A. R. (2016). Parasite infection alters nitrogen cycling at the ecosystem scale. </w:t>
      </w:r>
      <w:r w:rsidRPr="00012A09">
        <w:rPr>
          <w:i/>
          <w:iCs/>
        </w:rPr>
        <w:t>Journal of Animal Ecology</w:t>
      </w:r>
      <w:r w:rsidRPr="00012A09">
        <w:t xml:space="preserve">, </w:t>
      </w:r>
      <w:r w:rsidRPr="00012A09">
        <w:rPr>
          <w:i/>
          <w:iCs/>
        </w:rPr>
        <w:t>85</w:t>
      </w:r>
      <w:r w:rsidRPr="00012A09">
        <w:t>(3), 817</w:t>
      </w:r>
      <w:r w:rsidRPr="00012A09">
        <w:rPr>
          <w:rFonts w:ascii="Cambria Math" w:hAnsi="Cambria Math" w:cs="Cambria Math"/>
        </w:rPr>
        <w:t>‑</w:t>
      </w:r>
      <w:r w:rsidRPr="00012A09">
        <w:t>828. https://doi.org/10.1111/1365-2656.12505</w:t>
      </w:r>
    </w:p>
    <w:p w14:paraId="496811F5" w14:textId="77777777" w:rsidR="00012A09" w:rsidRPr="00012A09" w:rsidRDefault="00012A09" w:rsidP="006B4BAF">
      <w:pPr>
        <w:pStyle w:val="Bibliographie1"/>
      </w:pPr>
      <w:r w:rsidRPr="00012A09">
        <w:t xml:space="preserve">Miura, O., Kuris, A. M., Torchin, M. E., Hechinger, R. F., &amp; Chiba, S. (2006). Parasites alter host phenotype and may create a new ecological niche for snail hosts. </w:t>
      </w:r>
      <w:r w:rsidRPr="00012A09">
        <w:rPr>
          <w:i/>
          <w:iCs/>
        </w:rPr>
        <w:t>Proceedings of the Royal Society B: Biological Sciences</w:t>
      </w:r>
      <w:r w:rsidRPr="00012A09">
        <w:t xml:space="preserve">, </w:t>
      </w:r>
      <w:r w:rsidRPr="00012A09">
        <w:rPr>
          <w:i/>
          <w:iCs/>
        </w:rPr>
        <w:t>273</w:t>
      </w:r>
      <w:r w:rsidRPr="00012A09">
        <w:t>(1592), 1323</w:t>
      </w:r>
      <w:r w:rsidRPr="00012A09">
        <w:rPr>
          <w:rFonts w:ascii="Cambria Math" w:hAnsi="Cambria Math" w:cs="Cambria Math"/>
        </w:rPr>
        <w:t>‑</w:t>
      </w:r>
      <w:r w:rsidRPr="00012A09">
        <w:t>1328. https://doi.org/10.1098/rspb.2005.3451</w:t>
      </w:r>
    </w:p>
    <w:p w14:paraId="3885AEDC" w14:textId="77777777" w:rsidR="00012A09" w:rsidRPr="00012A09" w:rsidRDefault="00012A09" w:rsidP="006B4BAF">
      <w:pPr>
        <w:pStyle w:val="Bibliographie1"/>
      </w:pPr>
      <w:r w:rsidRPr="00012A09">
        <w:lastRenderedPageBreak/>
        <w:t>Morley, N. J., Crane, M., &amp; Lewis, J. W. (2001). Toxicity of cadmium and zinc to Diplostomum spathaceum (</w:t>
      </w:r>
      <w:proofErr w:type="gramStart"/>
      <w:r w:rsidRPr="00012A09">
        <w:t>Trematoda :</w:t>
      </w:r>
      <w:proofErr w:type="gramEnd"/>
      <w:r w:rsidRPr="00012A09">
        <w:t xml:space="preserve"> Diplostomidae) cercarial survival. </w:t>
      </w:r>
      <w:r w:rsidRPr="00012A09">
        <w:rPr>
          <w:i/>
          <w:iCs/>
        </w:rPr>
        <w:t>International Journal for Parasitology</w:t>
      </w:r>
      <w:r w:rsidRPr="00012A09">
        <w:t xml:space="preserve">, </w:t>
      </w:r>
      <w:r w:rsidRPr="00012A09">
        <w:rPr>
          <w:i/>
          <w:iCs/>
        </w:rPr>
        <w:t>31</w:t>
      </w:r>
      <w:r w:rsidRPr="00012A09">
        <w:t>(11), 1211</w:t>
      </w:r>
      <w:r w:rsidRPr="00012A09">
        <w:rPr>
          <w:rFonts w:ascii="Cambria Math" w:hAnsi="Cambria Math" w:cs="Cambria Math"/>
        </w:rPr>
        <w:t>‑</w:t>
      </w:r>
      <w:r w:rsidRPr="00012A09">
        <w:t>1217. https://doi.org/10.1016/s0020-7519(01)00229-6</w:t>
      </w:r>
    </w:p>
    <w:p w14:paraId="7B91F301" w14:textId="77777777" w:rsidR="00012A09" w:rsidRPr="00012A09" w:rsidRDefault="00012A09" w:rsidP="006B4BAF">
      <w:pPr>
        <w:pStyle w:val="Bibliographie1"/>
      </w:pPr>
      <w:r w:rsidRPr="00012A09">
        <w:t xml:space="preserve">Narr, C. F., &amp; Frost, P. C. (2016). Exploited and </w:t>
      </w:r>
      <w:proofErr w:type="gramStart"/>
      <w:r w:rsidRPr="00012A09">
        <w:t>excreting :</w:t>
      </w:r>
      <w:proofErr w:type="gramEnd"/>
      <w:r w:rsidRPr="00012A09">
        <w:t xml:space="preserve"> Parasite type affects host nutrient recycling. </w:t>
      </w:r>
      <w:r w:rsidRPr="00012A09">
        <w:rPr>
          <w:i/>
          <w:iCs/>
        </w:rPr>
        <w:t>Ecology</w:t>
      </w:r>
      <w:r w:rsidRPr="00012A09">
        <w:t xml:space="preserve">, </w:t>
      </w:r>
      <w:r w:rsidRPr="00012A09">
        <w:rPr>
          <w:i/>
          <w:iCs/>
        </w:rPr>
        <w:t>97</w:t>
      </w:r>
      <w:r w:rsidRPr="00012A09">
        <w:t>(8), 2012</w:t>
      </w:r>
      <w:r w:rsidRPr="00012A09">
        <w:rPr>
          <w:rFonts w:ascii="Cambria Math" w:hAnsi="Cambria Math" w:cs="Cambria Math"/>
        </w:rPr>
        <w:t>‑</w:t>
      </w:r>
      <w:r w:rsidRPr="00012A09">
        <w:t>2020. https://doi.org/10.1002/ecy.1437</w:t>
      </w:r>
    </w:p>
    <w:p w14:paraId="29245956" w14:textId="77777777" w:rsidR="00012A09" w:rsidRPr="00012A09" w:rsidRDefault="00012A09" w:rsidP="006B4BAF">
      <w:pPr>
        <w:pStyle w:val="Bibliographie1"/>
      </w:pPr>
      <w:r w:rsidRPr="00012A09">
        <w:t>Ondračková, M., šIMKOVÁ, A., Gelnar, M., &amp; Jurajda, P. (2004). Posthodiplostomum cuticola (</w:t>
      </w:r>
      <w:proofErr w:type="gramStart"/>
      <w:r w:rsidRPr="00012A09">
        <w:t>Digenea :</w:t>
      </w:r>
      <w:proofErr w:type="gramEnd"/>
      <w:r w:rsidRPr="00012A09">
        <w:t xml:space="preserve"> Diplostomatidae) in intermediate fish hosts: factors contributing to the parasite infection and prey selection by the definitive bird host. </w:t>
      </w:r>
      <w:r w:rsidRPr="00012A09">
        <w:rPr>
          <w:i/>
          <w:iCs/>
        </w:rPr>
        <w:t>Parasitology</w:t>
      </w:r>
      <w:r w:rsidRPr="00012A09">
        <w:t xml:space="preserve">, </w:t>
      </w:r>
      <w:r w:rsidRPr="00012A09">
        <w:rPr>
          <w:i/>
          <w:iCs/>
        </w:rPr>
        <w:t>129</w:t>
      </w:r>
      <w:r w:rsidRPr="00012A09">
        <w:t>(6), 761</w:t>
      </w:r>
      <w:r w:rsidRPr="00012A09">
        <w:rPr>
          <w:rFonts w:ascii="Cambria Math" w:hAnsi="Cambria Math" w:cs="Cambria Math"/>
        </w:rPr>
        <w:t>‑</w:t>
      </w:r>
      <w:r w:rsidRPr="00012A09">
        <w:t>770. https://doi.org/10.1017/S0031182004006456</w:t>
      </w:r>
    </w:p>
    <w:p w14:paraId="72840856" w14:textId="77777777" w:rsidR="00012A09" w:rsidRPr="00012A09" w:rsidRDefault="00012A09" w:rsidP="006B4BAF">
      <w:pPr>
        <w:pStyle w:val="Bibliographie1"/>
      </w:pPr>
      <w:r w:rsidRPr="00012A09">
        <w:t xml:space="preserve">Palstra, A. P., Heppener, D. F. M., Ginneken, V. J. T. van, &amp; Székely, C. (2007). Swimming performance of silver eels is severely impaired by the swim-bladder parasite Anguillicola crassus. </w:t>
      </w:r>
      <w:r w:rsidRPr="00012A09">
        <w:rPr>
          <w:i/>
          <w:iCs/>
        </w:rPr>
        <w:t>JOURNAL OF EXPERIMENTAL MARINE BIOLOGY AND ECOLOGY</w:t>
      </w:r>
      <w:r w:rsidRPr="00012A09">
        <w:t xml:space="preserve">, </w:t>
      </w:r>
      <w:r w:rsidRPr="00012A09">
        <w:rPr>
          <w:i/>
          <w:iCs/>
        </w:rPr>
        <w:t>352</w:t>
      </w:r>
      <w:r w:rsidRPr="00012A09">
        <w:t>(1), Article 1.</w:t>
      </w:r>
    </w:p>
    <w:p w14:paraId="4E40D21D" w14:textId="77777777" w:rsidR="00012A09" w:rsidRPr="00012A09" w:rsidRDefault="00012A09" w:rsidP="006B4BAF">
      <w:pPr>
        <w:pStyle w:val="Bibliographie1"/>
      </w:pPr>
      <w:r w:rsidRPr="00012A09">
        <w:t xml:space="preserve">Paquette, C., Gregory-Eaves, I., &amp; Beisner, B. E. (2022). Environmental drivers of taxonomic and functional variation in zooplankton diversity and composition in freshwater lakes across Canadian continental watersheds. </w:t>
      </w:r>
      <w:r w:rsidRPr="00012A09">
        <w:rPr>
          <w:i/>
          <w:iCs/>
        </w:rPr>
        <w:t>Limnology and Oceanography</w:t>
      </w:r>
      <w:r w:rsidRPr="00012A09">
        <w:t xml:space="preserve">, </w:t>
      </w:r>
      <w:r w:rsidRPr="00012A09">
        <w:rPr>
          <w:i/>
          <w:iCs/>
        </w:rPr>
        <w:t>67</w:t>
      </w:r>
      <w:r w:rsidRPr="00012A09">
        <w:t>(5), 1081</w:t>
      </w:r>
      <w:r w:rsidRPr="00012A09">
        <w:rPr>
          <w:rFonts w:ascii="Cambria Math" w:hAnsi="Cambria Math" w:cs="Cambria Math"/>
        </w:rPr>
        <w:t>‑</w:t>
      </w:r>
      <w:r w:rsidRPr="00012A09">
        <w:t>1097. https://doi.org/10.1002/lno.12058</w:t>
      </w:r>
    </w:p>
    <w:p w14:paraId="27C97A94" w14:textId="77777777" w:rsidR="00012A09" w:rsidRPr="00012A09" w:rsidRDefault="00012A09" w:rsidP="006B4BAF">
      <w:pPr>
        <w:pStyle w:val="Bibliographie1"/>
      </w:pPr>
      <w:r w:rsidRPr="00012A09">
        <w:t xml:space="preserve">Paradis, A. R., &amp; Chapleau, F. (1994). Impact de la maladie des points noirs sur la biologie du complexe Phoxinus (Cyprinidae) du lac Fortune, Québec. </w:t>
      </w:r>
      <w:r w:rsidRPr="00012A09">
        <w:rPr>
          <w:i/>
          <w:iCs/>
        </w:rPr>
        <w:t>Canadian Journal of Zoology</w:t>
      </w:r>
      <w:r w:rsidRPr="00012A09">
        <w:t xml:space="preserve">, </w:t>
      </w:r>
      <w:r w:rsidRPr="00012A09">
        <w:rPr>
          <w:i/>
          <w:iCs/>
        </w:rPr>
        <w:t>72</w:t>
      </w:r>
      <w:r w:rsidRPr="00012A09">
        <w:t>(9), 1611</w:t>
      </w:r>
      <w:r w:rsidRPr="00012A09">
        <w:rPr>
          <w:rFonts w:ascii="Cambria Math" w:hAnsi="Cambria Math" w:cs="Cambria Math"/>
        </w:rPr>
        <w:t>‑</w:t>
      </w:r>
      <w:r w:rsidRPr="00012A09">
        <w:t>1615. https://doi.org/10.1139/z94-214</w:t>
      </w:r>
    </w:p>
    <w:p w14:paraId="777043A6" w14:textId="77777777" w:rsidR="00012A09" w:rsidRPr="00012A09" w:rsidRDefault="00012A09" w:rsidP="006B4BAF">
      <w:pPr>
        <w:pStyle w:val="Bibliographie1"/>
      </w:pPr>
      <w:r w:rsidRPr="00012A09">
        <w:t xml:space="preserve">Pascal, L., Grémare, A., de Montaudouin, X., Deflandre, B., Romero-Ramirez, A., &amp; Maire, O. (2020). Parasitism in ecosystem engineer </w:t>
      </w:r>
      <w:proofErr w:type="gramStart"/>
      <w:r w:rsidRPr="00012A09">
        <w:t>species :</w:t>
      </w:r>
      <w:proofErr w:type="gramEnd"/>
      <w:r w:rsidRPr="00012A09">
        <w:t xml:space="preserve"> A key factor controlling marine ecosystem functioning. </w:t>
      </w:r>
      <w:r w:rsidRPr="00012A09">
        <w:rPr>
          <w:i/>
          <w:iCs/>
        </w:rPr>
        <w:t>Journal of Animal Ecology</w:t>
      </w:r>
      <w:r w:rsidRPr="00012A09">
        <w:t xml:space="preserve">, </w:t>
      </w:r>
      <w:r w:rsidRPr="00012A09">
        <w:rPr>
          <w:i/>
          <w:iCs/>
        </w:rPr>
        <w:t>89</w:t>
      </w:r>
      <w:r w:rsidRPr="00012A09">
        <w:t>(9), 2192</w:t>
      </w:r>
      <w:r w:rsidRPr="00012A09">
        <w:rPr>
          <w:rFonts w:ascii="Cambria Math" w:hAnsi="Cambria Math" w:cs="Cambria Math"/>
        </w:rPr>
        <w:t>‑</w:t>
      </w:r>
      <w:r w:rsidRPr="00012A09">
        <w:t>2205. https://doi.org/10.1111/1365-2656.13236</w:t>
      </w:r>
    </w:p>
    <w:p w14:paraId="28E026E0" w14:textId="77777777" w:rsidR="00012A09" w:rsidRPr="00012A09" w:rsidRDefault="00012A09" w:rsidP="006B4BAF">
      <w:pPr>
        <w:pStyle w:val="Bibliographie1"/>
      </w:pPr>
      <w:r w:rsidRPr="00012A09">
        <w:t xml:space="preserve">Pechenik, J. A., &amp; Fried, B. (1995). Effect of temperature on survival and infectivity of Echinostoma trivolvis </w:t>
      </w:r>
      <w:proofErr w:type="gramStart"/>
      <w:r w:rsidRPr="00012A09">
        <w:t>cercariae :</w:t>
      </w:r>
      <w:proofErr w:type="gramEnd"/>
      <w:r w:rsidRPr="00012A09">
        <w:t xml:space="preserve"> A test of the energy limitation hypothesis. </w:t>
      </w:r>
      <w:r w:rsidRPr="00012A09">
        <w:rPr>
          <w:i/>
          <w:iCs/>
        </w:rPr>
        <w:t>Parasitology</w:t>
      </w:r>
      <w:r w:rsidRPr="00012A09">
        <w:t xml:space="preserve">, </w:t>
      </w:r>
      <w:r w:rsidRPr="00012A09">
        <w:rPr>
          <w:i/>
          <w:iCs/>
        </w:rPr>
        <w:t>111</w:t>
      </w:r>
      <w:r w:rsidRPr="00012A09">
        <w:t>(3), 373</w:t>
      </w:r>
      <w:r w:rsidRPr="00012A09">
        <w:rPr>
          <w:rFonts w:ascii="Cambria Math" w:hAnsi="Cambria Math" w:cs="Cambria Math"/>
        </w:rPr>
        <w:t>‑</w:t>
      </w:r>
      <w:r w:rsidRPr="00012A09">
        <w:t>378. https://doi.org/10.1017/S0031182000081920</w:t>
      </w:r>
    </w:p>
    <w:p w14:paraId="3A4024AF" w14:textId="77777777" w:rsidR="00012A09" w:rsidRPr="00012A09" w:rsidRDefault="00012A09" w:rsidP="006B4BAF">
      <w:pPr>
        <w:pStyle w:val="Bibliographie1"/>
      </w:pPr>
      <w:r w:rsidRPr="00012A09">
        <w:t xml:space="preserve">Pietrock, M., &amp; Marcogliese, D. J. (2003). Free-living endohelminth </w:t>
      </w:r>
      <w:proofErr w:type="gramStart"/>
      <w:r w:rsidRPr="00012A09">
        <w:t>stages :</w:t>
      </w:r>
      <w:proofErr w:type="gramEnd"/>
      <w:r w:rsidRPr="00012A09">
        <w:t xml:space="preserve"> At the mercy of environmental conditions. </w:t>
      </w:r>
      <w:r w:rsidRPr="00012A09">
        <w:rPr>
          <w:i/>
          <w:iCs/>
        </w:rPr>
        <w:t>Trends in Parasitology</w:t>
      </w:r>
      <w:r w:rsidRPr="00012A09">
        <w:t xml:space="preserve">, </w:t>
      </w:r>
      <w:r w:rsidRPr="00012A09">
        <w:rPr>
          <w:i/>
          <w:iCs/>
        </w:rPr>
        <w:t>19</w:t>
      </w:r>
      <w:r w:rsidRPr="00012A09">
        <w:t>(7), 293</w:t>
      </w:r>
      <w:r w:rsidRPr="00012A09">
        <w:rPr>
          <w:rFonts w:ascii="Cambria Math" w:hAnsi="Cambria Math" w:cs="Cambria Math"/>
        </w:rPr>
        <w:t>‑</w:t>
      </w:r>
      <w:r w:rsidRPr="00012A09">
        <w:t>299. https://doi.org/10.1016/s1471-4922(03)00117-x</w:t>
      </w:r>
    </w:p>
    <w:p w14:paraId="49CC2816" w14:textId="77777777" w:rsidR="00012A09" w:rsidRPr="00012A09" w:rsidRDefault="00012A09" w:rsidP="006B4BAF">
      <w:pPr>
        <w:pStyle w:val="Bibliographie1"/>
      </w:pPr>
      <w:r w:rsidRPr="00012A09">
        <w:t xml:space="preserve">Poff, N., Brinson, M., &amp; Day, J. (2002). Aquatic Ecosystems &amp; Global Climate Change – Potential Impacts on Inland Freshwater and Coastal Wetland Ecosystems in the United States. </w:t>
      </w:r>
      <w:r w:rsidRPr="00012A09">
        <w:rPr>
          <w:i/>
          <w:iCs/>
        </w:rPr>
        <w:t>Pew Center for Global Change</w:t>
      </w:r>
      <w:r w:rsidRPr="00012A09">
        <w:t>.</w:t>
      </w:r>
    </w:p>
    <w:p w14:paraId="382ABE04" w14:textId="77777777" w:rsidR="00012A09" w:rsidRPr="00012A09" w:rsidRDefault="00012A09" w:rsidP="006B4BAF">
      <w:pPr>
        <w:pStyle w:val="Bibliographie1"/>
      </w:pPr>
      <w:r w:rsidRPr="00012A09">
        <w:t xml:space="preserve">Pörtner, H.-O., Scholes, R. J., Agard, J., Archer, E., Arneth, A., Bai, X., Barnes, D., Burrows, M., Chan, L., Cheung, W. L. (William), Diamond, S., Donatti, C., Duarte, C., Eisenhauer, N., Foden, W., Gasalla, M. A., Handa, C., Hickler, T., Hoegh-Guldberg, O., … Ngo, H. (2021). </w:t>
      </w:r>
      <w:r w:rsidRPr="00012A09">
        <w:rPr>
          <w:i/>
          <w:iCs/>
        </w:rPr>
        <w:t xml:space="preserve">Scientific </w:t>
      </w:r>
      <w:r w:rsidRPr="00012A09">
        <w:rPr>
          <w:i/>
          <w:iCs/>
        </w:rPr>
        <w:lastRenderedPageBreak/>
        <w:t>outcome of the IPBES-IPCC co-sponsored workshop on biodiversity and climate change</w:t>
      </w:r>
      <w:r w:rsidRPr="00012A09">
        <w:t>. Zenodo. https://doi.org/10.5281/zenodo.5101125</w:t>
      </w:r>
    </w:p>
    <w:p w14:paraId="5AC87A1D" w14:textId="77777777" w:rsidR="00012A09" w:rsidRPr="00012A09" w:rsidRDefault="00012A09" w:rsidP="006B4BAF">
      <w:pPr>
        <w:pStyle w:val="Bibliographie1"/>
      </w:pPr>
      <w:r w:rsidRPr="00012A09">
        <w:t xml:space="preserve">Post, G. (1987). </w:t>
      </w:r>
      <w:r w:rsidRPr="00012A09">
        <w:rPr>
          <w:i/>
          <w:iCs/>
        </w:rPr>
        <w:t>Textbook of fish health</w:t>
      </w:r>
      <w:r w:rsidRPr="00012A09">
        <w:t xml:space="preserve"> (Rev. and expanded ed). T.F.H. Publications.</w:t>
      </w:r>
    </w:p>
    <w:p w14:paraId="5801A27F" w14:textId="77777777" w:rsidR="00012A09" w:rsidRPr="00012A09" w:rsidRDefault="00012A09" w:rsidP="006B4BAF">
      <w:pPr>
        <w:pStyle w:val="Bibliographie1"/>
      </w:pPr>
      <w:r w:rsidRPr="00012A09">
        <w:t xml:space="preserve">Poulin, R. (1992). Toxic pollution and parasitism in freshwater fish. </w:t>
      </w:r>
      <w:r w:rsidRPr="00012A09">
        <w:rPr>
          <w:i/>
          <w:iCs/>
        </w:rPr>
        <w:t>Parasitology Today</w:t>
      </w:r>
      <w:r w:rsidRPr="00012A09">
        <w:t xml:space="preserve">, </w:t>
      </w:r>
      <w:r w:rsidRPr="00012A09">
        <w:rPr>
          <w:i/>
          <w:iCs/>
        </w:rPr>
        <w:t>8</w:t>
      </w:r>
      <w:r w:rsidRPr="00012A09">
        <w:t>(2), 58</w:t>
      </w:r>
      <w:r w:rsidRPr="00012A09">
        <w:rPr>
          <w:rFonts w:ascii="Cambria Math" w:hAnsi="Cambria Math" w:cs="Cambria Math"/>
        </w:rPr>
        <w:t>‑</w:t>
      </w:r>
      <w:r w:rsidRPr="00012A09">
        <w:t>61. https://doi.org/10.1016/0169-4758(92)90090-O</w:t>
      </w:r>
    </w:p>
    <w:p w14:paraId="51C3B48F" w14:textId="77777777" w:rsidR="00012A09" w:rsidRPr="00012A09" w:rsidRDefault="00012A09" w:rsidP="006B4BAF">
      <w:pPr>
        <w:pStyle w:val="Bibliographie1"/>
      </w:pPr>
      <w:r w:rsidRPr="00012A09">
        <w:t xml:space="preserve">Poulin, R. (1999). The functional importance of parasites in animal </w:t>
      </w:r>
      <w:proofErr w:type="gramStart"/>
      <w:r w:rsidRPr="00012A09">
        <w:t>communities :</w:t>
      </w:r>
      <w:proofErr w:type="gramEnd"/>
      <w:r w:rsidRPr="00012A09">
        <w:t xml:space="preserve"> Many roles at many levels? </w:t>
      </w:r>
      <w:r w:rsidRPr="00012A09">
        <w:rPr>
          <w:i/>
          <w:iCs/>
        </w:rPr>
        <w:t>International Journal for Parasitology</w:t>
      </w:r>
      <w:r w:rsidRPr="00012A09">
        <w:t xml:space="preserve">, </w:t>
      </w:r>
      <w:r w:rsidRPr="00012A09">
        <w:rPr>
          <w:i/>
          <w:iCs/>
        </w:rPr>
        <w:t>29</w:t>
      </w:r>
      <w:r w:rsidRPr="00012A09">
        <w:t>(6), 903</w:t>
      </w:r>
      <w:r w:rsidRPr="00012A09">
        <w:rPr>
          <w:rFonts w:ascii="Cambria Math" w:hAnsi="Cambria Math" w:cs="Cambria Math"/>
        </w:rPr>
        <w:t>‑</w:t>
      </w:r>
      <w:r w:rsidRPr="00012A09">
        <w:t>914. https://doi.org/10.1016/S0020-7519(99)00045-4</w:t>
      </w:r>
    </w:p>
    <w:p w14:paraId="5BF2A44B" w14:textId="77777777" w:rsidR="00012A09" w:rsidRPr="00012A09" w:rsidRDefault="00012A09" w:rsidP="006B4BAF">
      <w:pPr>
        <w:pStyle w:val="Bibliographie1"/>
      </w:pPr>
      <w:r w:rsidRPr="00012A09">
        <w:t xml:space="preserve">Poulin, R. (2007). Are there general laws in parasite ecology? </w:t>
      </w:r>
      <w:r w:rsidRPr="00012A09">
        <w:rPr>
          <w:i/>
          <w:iCs/>
        </w:rPr>
        <w:t>Parasitology</w:t>
      </w:r>
      <w:r w:rsidRPr="00012A09">
        <w:t xml:space="preserve">, </w:t>
      </w:r>
      <w:r w:rsidRPr="00012A09">
        <w:rPr>
          <w:i/>
          <w:iCs/>
        </w:rPr>
        <w:t>134</w:t>
      </w:r>
      <w:r w:rsidRPr="00012A09">
        <w:t>(Pt 6), 763</w:t>
      </w:r>
      <w:r w:rsidRPr="00012A09">
        <w:rPr>
          <w:rFonts w:ascii="Cambria Math" w:hAnsi="Cambria Math" w:cs="Cambria Math"/>
        </w:rPr>
        <w:t>‑</w:t>
      </w:r>
      <w:r w:rsidRPr="00012A09">
        <w:t>776. https://doi.org/10.1017/S0031182006002150</w:t>
      </w:r>
    </w:p>
    <w:p w14:paraId="0695C2FE" w14:textId="77777777" w:rsidR="00012A09" w:rsidRPr="00012A09" w:rsidRDefault="00012A09" w:rsidP="006B4BAF">
      <w:pPr>
        <w:pStyle w:val="Bibliographie1"/>
      </w:pPr>
      <w:r w:rsidRPr="00012A09">
        <w:t xml:space="preserve">Poulin, R. (2013). Explaining variability in parasite aggregation levels among host samples. </w:t>
      </w:r>
      <w:r w:rsidRPr="00012A09">
        <w:rPr>
          <w:i/>
          <w:iCs/>
        </w:rPr>
        <w:t>Parasitology</w:t>
      </w:r>
      <w:r w:rsidRPr="00012A09">
        <w:t xml:space="preserve">, </w:t>
      </w:r>
      <w:r w:rsidRPr="00012A09">
        <w:rPr>
          <w:i/>
          <w:iCs/>
        </w:rPr>
        <w:t>140</w:t>
      </w:r>
      <w:r w:rsidRPr="00012A09">
        <w:t>(4), 541</w:t>
      </w:r>
      <w:r w:rsidRPr="00012A09">
        <w:rPr>
          <w:rFonts w:ascii="Cambria Math" w:hAnsi="Cambria Math" w:cs="Cambria Math"/>
        </w:rPr>
        <w:t>‑</w:t>
      </w:r>
      <w:r w:rsidRPr="00012A09">
        <w:t>546. https://doi.org/10.1017/S0031182012002053</w:t>
      </w:r>
    </w:p>
    <w:p w14:paraId="3A663369" w14:textId="77777777" w:rsidR="00012A09" w:rsidRPr="00012A09" w:rsidRDefault="00012A09" w:rsidP="006B4BAF">
      <w:pPr>
        <w:pStyle w:val="Bibliographie1"/>
      </w:pPr>
      <w:r w:rsidRPr="00012A09">
        <w:t xml:space="preserve">Poulin, R., Closs, G. P., Lill, A. W. T., Hicks, A. S., Herrmann, K. K., &amp; Kelly, D. W. (2012). Migration as an escape from parasitism in New Zealand galaxiid fishes. </w:t>
      </w:r>
      <w:r w:rsidRPr="00012A09">
        <w:rPr>
          <w:i/>
          <w:iCs/>
        </w:rPr>
        <w:t>Oecologia</w:t>
      </w:r>
      <w:r w:rsidRPr="00012A09">
        <w:t xml:space="preserve">, </w:t>
      </w:r>
      <w:r w:rsidRPr="00012A09">
        <w:rPr>
          <w:i/>
          <w:iCs/>
        </w:rPr>
        <w:t>169</w:t>
      </w:r>
      <w:r w:rsidRPr="00012A09">
        <w:t>(4), 955</w:t>
      </w:r>
      <w:r w:rsidRPr="00012A09">
        <w:rPr>
          <w:rFonts w:ascii="Cambria Math" w:hAnsi="Cambria Math" w:cs="Cambria Math"/>
        </w:rPr>
        <w:t>‑</w:t>
      </w:r>
      <w:r w:rsidRPr="00012A09">
        <w:t>963. https://doi.org/10.1007/s00442-012-2251-x</w:t>
      </w:r>
    </w:p>
    <w:p w14:paraId="7DCF1244" w14:textId="77777777" w:rsidR="00012A09" w:rsidRPr="00012A09" w:rsidRDefault="00012A09" w:rsidP="006B4BAF">
      <w:pPr>
        <w:pStyle w:val="Bibliographie1"/>
      </w:pPr>
      <w:r w:rsidRPr="00012A09">
        <w:t xml:space="preserve">Poulin, R., &amp; de Angeli Dutra, D. (2021). Animal migrations and </w:t>
      </w:r>
      <w:proofErr w:type="gramStart"/>
      <w:r w:rsidRPr="00012A09">
        <w:t>parasitism :</w:t>
      </w:r>
      <w:proofErr w:type="gramEnd"/>
      <w:r w:rsidRPr="00012A09">
        <w:t xml:space="preserve"> Reciprocal effects within a unified framework. </w:t>
      </w:r>
      <w:r w:rsidRPr="00012A09">
        <w:rPr>
          <w:i/>
          <w:iCs/>
        </w:rPr>
        <w:t>Biological Reviews</w:t>
      </w:r>
      <w:r w:rsidRPr="00012A09">
        <w:t xml:space="preserve">, </w:t>
      </w:r>
      <w:r w:rsidRPr="00012A09">
        <w:rPr>
          <w:i/>
          <w:iCs/>
        </w:rPr>
        <w:t>96</w:t>
      </w:r>
      <w:r w:rsidRPr="00012A09">
        <w:t>(4), 1331</w:t>
      </w:r>
      <w:r w:rsidRPr="00012A09">
        <w:rPr>
          <w:rFonts w:ascii="Cambria Math" w:hAnsi="Cambria Math" w:cs="Cambria Math"/>
        </w:rPr>
        <w:t>‑</w:t>
      </w:r>
      <w:r w:rsidRPr="00012A09">
        <w:t>1348. https://doi.org/10.1111/brv.12704</w:t>
      </w:r>
    </w:p>
    <w:p w14:paraId="0BFCB3B7" w14:textId="77777777" w:rsidR="00012A09" w:rsidRPr="00012A09" w:rsidRDefault="00012A09" w:rsidP="006B4BAF">
      <w:pPr>
        <w:pStyle w:val="Bibliographie1"/>
      </w:pPr>
      <w:r w:rsidRPr="00012A09">
        <w:t xml:space="preserve">Poulin, R., &amp; FitzGerald, G. J. (1989). Risk of parasitism and microhabitat selection in juvenile sticklebacks. </w:t>
      </w:r>
      <w:r w:rsidRPr="00012A09">
        <w:rPr>
          <w:i/>
          <w:iCs/>
        </w:rPr>
        <w:t>Canadian Journal of Zoology</w:t>
      </w:r>
      <w:r w:rsidRPr="00012A09">
        <w:t xml:space="preserve">, </w:t>
      </w:r>
      <w:r w:rsidRPr="00012A09">
        <w:rPr>
          <w:i/>
          <w:iCs/>
        </w:rPr>
        <w:t>67</w:t>
      </w:r>
      <w:r w:rsidRPr="00012A09">
        <w:t>(1), 14</w:t>
      </w:r>
      <w:r w:rsidRPr="00012A09">
        <w:rPr>
          <w:rFonts w:ascii="Cambria Math" w:hAnsi="Cambria Math" w:cs="Cambria Math"/>
        </w:rPr>
        <w:t>‑</w:t>
      </w:r>
      <w:r w:rsidRPr="00012A09">
        <w:t>18. https://doi.org/10.1139/z89-003</w:t>
      </w:r>
    </w:p>
    <w:p w14:paraId="78873471" w14:textId="77777777" w:rsidR="00012A09" w:rsidRPr="00012A09" w:rsidRDefault="00012A09" w:rsidP="006B4BAF">
      <w:pPr>
        <w:pStyle w:val="Bibliographie1"/>
      </w:pPr>
      <w:r w:rsidRPr="00012A09">
        <w:t>Poulin, R., &amp; Latham, A. D. M. (2002). Parasitism and the burrowing depth of the beach hopper Talorchestia quoyana (</w:t>
      </w:r>
      <w:proofErr w:type="gramStart"/>
      <w:r w:rsidRPr="00012A09">
        <w:t>Amphipoda :</w:t>
      </w:r>
      <w:proofErr w:type="gramEnd"/>
      <w:r w:rsidRPr="00012A09">
        <w:t xml:space="preserve"> Talitridae). </w:t>
      </w:r>
      <w:r w:rsidRPr="00012A09">
        <w:rPr>
          <w:i/>
          <w:iCs/>
        </w:rPr>
        <w:t>Animal Behaviour</w:t>
      </w:r>
      <w:r w:rsidRPr="00012A09">
        <w:t xml:space="preserve">, </w:t>
      </w:r>
      <w:r w:rsidRPr="00012A09">
        <w:rPr>
          <w:i/>
          <w:iCs/>
        </w:rPr>
        <w:t>63</w:t>
      </w:r>
      <w:r w:rsidRPr="00012A09">
        <w:t>(2), 269</w:t>
      </w:r>
      <w:r w:rsidRPr="00012A09">
        <w:rPr>
          <w:rFonts w:ascii="Cambria Math" w:hAnsi="Cambria Math" w:cs="Cambria Math"/>
        </w:rPr>
        <w:t>‑</w:t>
      </w:r>
      <w:r w:rsidRPr="00012A09">
        <w:t>275. https://doi.org/10.1006/anbe.2001.1938</w:t>
      </w:r>
    </w:p>
    <w:p w14:paraId="75F3BF65" w14:textId="77777777" w:rsidR="00012A09" w:rsidRPr="00012A09" w:rsidRDefault="00012A09" w:rsidP="006B4BAF">
      <w:pPr>
        <w:pStyle w:val="Bibliographie1"/>
      </w:pPr>
      <w:r w:rsidRPr="00012A09">
        <w:t xml:space="preserve">Preston, D. L., Orlofske, S. A., Lambden, J. P., &amp; Johnson, P. T. J. (2013). Biomass and productivity of trematode parasites in pond ecosystems. </w:t>
      </w:r>
      <w:r w:rsidRPr="00012A09">
        <w:rPr>
          <w:i/>
          <w:iCs/>
        </w:rPr>
        <w:t>The Journal of Animal Ecology</w:t>
      </w:r>
      <w:r w:rsidRPr="00012A09">
        <w:t xml:space="preserve">, </w:t>
      </w:r>
      <w:r w:rsidRPr="00012A09">
        <w:rPr>
          <w:i/>
          <w:iCs/>
        </w:rPr>
        <w:t>82</w:t>
      </w:r>
      <w:r w:rsidRPr="00012A09">
        <w:t>(3), 509</w:t>
      </w:r>
      <w:r w:rsidRPr="00012A09">
        <w:rPr>
          <w:rFonts w:ascii="Cambria Math" w:hAnsi="Cambria Math" w:cs="Cambria Math"/>
        </w:rPr>
        <w:t>‑</w:t>
      </w:r>
      <w:r w:rsidRPr="00012A09">
        <w:t>517. https://doi.org/10.1111/1365-2656.12030</w:t>
      </w:r>
    </w:p>
    <w:p w14:paraId="2302788F" w14:textId="77777777" w:rsidR="00012A09" w:rsidRPr="00012A09" w:rsidRDefault="00012A09" w:rsidP="006B4BAF">
      <w:pPr>
        <w:pStyle w:val="Bibliographie1"/>
      </w:pPr>
      <w:r w:rsidRPr="00012A09">
        <w:t xml:space="preserve">Preston, D., Mischler, J. A., Townsend, A., &amp; Johnson, P. T. J. (2016). Disease Ecology Meets Ecosystem Science. </w:t>
      </w:r>
      <w:r w:rsidRPr="00012A09">
        <w:rPr>
          <w:i/>
          <w:iCs/>
        </w:rPr>
        <w:t>Ecosystems</w:t>
      </w:r>
      <w:r w:rsidRPr="00012A09">
        <w:t>. https://www.semanticscholar.org/paper/Disease-Ecology-Meets-Ecosystem-Science-Preston-Mischler/f2501b3d77b5082744504433b647d826696d64d8</w:t>
      </w:r>
    </w:p>
    <w:p w14:paraId="30D7CAF6" w14:textId="77777777" w:rsidR="00012A09" w:rsidRPr="00012A09" w:rsidRDefault="00012A09" w:rsidP="006B4BAF">
      <w:pPr>
        <w:pStyle w:val="Bibliographie1"/>
      </w:pPr>
      <w:r w:rsidRPr="00012A09">
        <w:t xml:space="preserve">Price, P. W. (1980). Evolutionary biology of parasites. </w:t>
      </w:r>
      <w:r w:rsidRPr="00012A09">
        <w:rPr>
          <w:i/>
          <w:iCs/>
        </w:rPr>
        <w:t>Monographs in Population Biology</w:t>
      </w:r>
      <w:r w:rsidRPr="00012A09">
        <w:t xml:space="preserve">, </w:t>
      </w:r>
      <w:r w:rsidRPr="00012A09">
        <w:rPr>
          <w:i/>
          <w:iCs/>
        </w:rPr>
        <w:t>15</w:t>
      </w:r>
      <w:r w:rsidRPr="00012A09">
        <w:t>, 1</w:t>
      </w:r>
      <w:r w:rsidRPr="00012A09">
        <w:rPr>
          <w:rFonts w:ascii="Cambria Math" w:hAnsi="Cambria Math" w:cs="Cambria Math"/>
        </w:rPr>
        <w:t>‑</w:t>
      </w:r>
      <w:r w:rsidRPr="00012A09">
        <w:t>237.</w:t>
      </w:r>
    </w:p>
    <w:p w14:paraId="6191FE01" w14:textId="77777777" w:rsidR="00012A09" w:rsidRPr="00012A09" w:rsidRDefault="00012A09" w:rsidP="006B4BAF">
      <w:pPr>
        <w:pStyle w:val="Bibliographie1"/>
      </w:pPr>
      <w:r w:rsidRPr="00012A09">
        <w:t xml:space="preserve">Resetarits, E. J., &amp; Byers, J. E. (2023). The role of small-scale environmental gradients on trematode infection. </w:t>
      </w:r>
      <w:r w:rsidRPr="00012A09">
        <w:rPr>
          <w:i/>
          <w:iCs/>
        </w:rPr>
        <w:t>Freshwater Biology</w:t>
      </w:r>
      <w:r w:rsidRPr="00012A09">
        <w:t xml:space="preserve">, </w:t>
      </w:r>
      <w:r w:rsidRPr="00012A09">
        <w:rPr>
          <w:i/>
          <w:iCs/>
        </w:rPr>
        <w:t>68</w:t>
      </w:r>
      <w:r w:rsidRPr="00012A09">
        <w:t>(8), 1453</w:t>
      </w:r>
      <w:r w:rsidRPr="00012A09">
        <w:rPr>
          <w:rFonts w:ascii="Cambria Math" w:hAnsi="Cambria Math" w:cs="Cambria Math"/>
        </w:rPr>
        <w:t>‑</w:t>
      </w:r>
      <w:r w:rsidRPr="00012A09">
        <w:t>1461. https://doi.org/10.1111/fwb.14140</w:t>
      </w:r>
    </w:p>
    <w:p w14:paraId="38CA66DF" w14:textId="77777777" w:rsidR="00012A09" w:rsidRPr="00012A09" w:rsidRDefault="00012A09" w:rsidP="006B4BAF">
      <w:pPr>
        <w:pStyle w:val="Bibliographie1"/>
      </w:pPr>
      <w:r w:rsidRPr="00012A09">
        <w:lastRenderedPageBreak/>
        <w:t xml:space="preserve">Rohlenová, K., Morand, S., Hyršl, P., Tolarová, S., Flajšhans, M., &amp; Šimková, A. (2011). Are fish immune systems really affected by parasites? An immunoecological study of common carp (Cyprinus carpio). </w:t>
      </w:r>
      <w:r w:rsidRPr="00012A09">
        <w:rPr>
          <w:i/>
          <w:iCs/>
        </w:rPr>
        <w:t>Parasites &amp; Vectors</w:t>
      </w:r>
      <w:r w:rsidRPr="00012A09">
        <w:t xml:space="preserve">, </w:t>
      </w:r>
      <w:r w:rsidRPr="00012A09">
        <w:rPr>
          <w:i/>
          <w:iCs/>
        </w:rPr>
        <w:t>4</w:t>
      </w:r>
      <w:r w:rsidRPr="00012A09">
        <w:t>(1), 120. https://doi.org/10.1186/1756-3305-4-120</w:t>
      </w:r>
    </w:p>
    <w:p w14:paraId="47D9522D" w14:textId="77777777" w:rsidR="00012A09" w:rsidRPr="00012A09" w:rsidRDefault="00012A09" w:rsidP="006B4BAF">
      <w:pPr>
        <w:pStyle w:val="Bibliographie1"/>
      </w:pPr>
      <w:r w:rsidRPr="00012A09">
        <w:t xml:space="preserve">Rosenqvist, G., &amp; Johansson, K. (1995). Male avoidance of parasitized females explained by direct benefits in a pipefish. </w:t>
      </w:r>
      <w:r w:rsidRPr="00012A09">
        <w:rPr>
          <w:i/>
          <w:iCs/>
        </w:rPr>
        <w:t>Animal Behaviour</w:t>
      </w:r>
      <w:r w:rsidRPr="00012A09">
        <w:t xml:space="preserve">, </w:t>
      </w:r>
      <w:r w:rsidRPr="00012A09">
        <w:rPr>
          <w:i/>
          <w:iCs/>
        </w:rPr>
        <w:t>49</w:t>
      </w:r>
      <w:r w:rsidRPr="00012A09">
        <w:t>(4), 1039</w:t>
      </w:r>
      <w:r w:rsidRPr="00012A09">
        <w:rPr>
          <w:rFonts w:ascii="Cambria Math" w:hAnsi="Cambria Math" w:cs="Cambria Math"/>
        </w:rPr>
        <w:t>‑</w:t>
      </w:r>
      <w:r w:rsidRPr="00012A09">
        <w:t>1045. https://doi.org/10.1006/anbe.1995.0133</w:t>
      </w:r>
    </w:p>
    <w:p w14:paraId="77326807" w14:textId="77777777" w:rsidR="00012A09" w:rsidRPr="00012A09" w:rsidRDefault="00012A09" w:rsidP="006B4BAF">
      <w:pPr>
        <w:pStyle w:val="Bibliographie1"/>
      </w:pPr>
      <w:r w:rsidRPr="00012A09">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12A09">
        <w:rPr>
          <w:i/>
          <w:iCs/>
        </w:rPr>
        <w:t>Science (New York, N.Y.)</w:t>
      </w:r>
      <w:r w:rsidRPr="00012A09">
        <w:t xml:space="preserve">, </w:t>
      </w:r>
      <w:r w:rsidRPr="00012A09">
        <w:rPr>
          <w:i/>
          <w:iCs/>
        </w:rPr>
        <w:t>287</w:t>
      </w:r>
      <w:r w:rsidRPr="00012A09">
        <w:t>(5459), 1770</w:t>
      </w:r>
      <w:r w:rsidRPr="00012A09">
        <w:rPr>
          <w:rFonts w:ascii="Cambria Math" w:hAnsi="Cambria Math" w:cs="Cambria Math"/>
        </w:rPr>
        <w:t>‑</w:t>
      </w:r>
      <w:r w:rsidRPr="00012A09">
        <w:t>1774. https://doi.org/10.1126/science.287.5459.1770</w:t>
      </w:r>
    </w:p>
    <w:p w14:paraId="63CDD305" w14:textId="77777777" w:rsidR="00012A09" w:rsidRPr="00012A09" w:rsidRDefault="00012A09" w:rsidP="006B4BAF">
      <w:pPr>
        <w:pStyle w:val="Bibliographie1"/>
      </w:pPr>
      <w:r w:rsidRPr="00012A09">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12A09">
        <w:rPr>
          <w:i/>
          <w:iCs/>
        </w:rPr>
        <w:t>Ecology Letters</w:t>
      </w:r>
      <w:r w:rsidRPr="00012A09">
        <w:t xml:space="preserve">, </w:t>
      </w:r>
      <w:r w:rsidRPr="00012A09">
        <w:rPr>
          <w:i/>
          <w:iCs/>
        </w:rPr>
        <w:t>15</w:t>
      </w:r>
      <w:r w:rsidRPr="00012A09">
        <w:t>(8), 786</w:t>
      </w:r>
      <w:r w:rsidRPr="00012A09">
        <w:rPr>
          <w:rFonts w:ascii="Cambria Math" w:hAnsi="Cambria Math" w:cs="Cambria Math"/>
        </w:rPr>
        <w:t>‑</w:t>
      </w:r>
      <w:r w:rsidRPr="00012A09">
        <w:t>793. https://doi.org/10.1111/j.1461-0248.2012.01798.x</w:t>
      </w:r>
    </w:p>
    <w:p w14:paraId="6A255808" w14:textId="77777777" w:rsidR="00012A09" w:rsidRPr="00012A09" w:rsidRDefault="00012A09" w:rsidP="006B4BAF">
      <w:pPr>
        <w:pStyle w:val="Bibliographie1"/>
      </w:pPr>
      <w:r w:rsidRPr="00012A09">
        <w:t xml:space="preserve">Schaaf, C. J., Kelson, S. J., Nusslé, S. C., &amp; Carlson, S. M. (2017). Black spot infection in juvenile steelhead trout increases with stream temperature in northern California. </w:t>
      </w:r>
      <w:r w:rsidRPr="00012A09">
        <w:rPr>
          <w:i/>
          <w:iCs/>
        </w:rPr>
        <w:t>Environmental Biology of Fishes</w:t>
      </w:r>
      <w:r w:rsidRPr="00012A09">
        <w:t xml:space="preserve">, </w:t>
      </w:r>
      <w:r w:rsidRPr="00012A09">
        <w:rPr>
          <w:i/>
          <w:iCs/>
        </w:rPr>
        <w:t>100</w:t>
      </w:r>
      <w:r w:rsidRPr="00012A09">
        <w:t>(6), 733</w:t>
      </w:r>
      <w:r w:rsidRPr="00012A09">
        <w:rPr>
          <w:rFonts w:ascii="Cambria Math" w:hAnsi="Cambria Math" w:cs="Cambria Math"/>
        </w:rPr>
        <w:t>‑</w:t>
      </w:r>
      <w:r w:rsidRPr="00012A09">
        <w:t>744. https://doi.org/10.1007/s10641-017-0599-9</w:t>
      </w:r>
    </w:p>
    <w:p w14:paraId="35AF165B" w14:textId="77777777" w:rsidR="00012A09" w:rsidRPr="00012A09" w:rsidRDefault="00012A09" w:rsidP="006B4BAF">
      <w:pPr>
        <w:pStyle w:val="Bibliographie1"/>
      </w:pPr>
      <w:r w:rsidRPr="00012A09">
        <w:t xml:space="preserve">Scott, M. E., &amp; Dobson, A. (1989). The role of parasites in regulating host abundance. </w:t>
      </w:r>
      <w:r w:rsidRPr="00012A09">
        <w:rPr>
          <w:i/>
          <w:iCs/>
        </w:rPr>
        <w:t>Parasitology Today</w:t>
      </w:r>
      <w:r w:rsidRPr="00012A09">
        <w:t xml:space="preserve">, </w:t>
      </w:r>
      <w:r w:rsidRPr="00012A09">
        <w:rPr>
          <w:i/>
          <w:iCs/>
        </w:rPr>
        <w:t>5</w:t>
      </w:r>
      <w:r w:rsidRPr="00012A09">
        <w:t>(6), 176</w:t>
      </w:r>
      <w:r w:rsidRPr="00012A09">
        <w:rPr>
          <w:rFonts w:ascii="Cambria Math" w:hAnsi="Cambria Math" w:cs="Cambria Math"/>
        </w:rPr>
        <w:t>‑</w:t>
      </w:r>
      <w:r w:rsidRPr="00012A09">
        <w:t>183. https://doi.org/10.1016/0169-4758(89)90140-3</w:t>
      </w:r>
    </w:p>
    <w:p w14:paraId="18F966AB" w14:textId="77777777" w:rsidR="00012A09" w:rsidRPr="00012A09" w:rsidRDefault="00012A09" w:rsidP="006B4BAF">
      <w:pPr>
        <w:pStyle w:val="Bibliographie1"/>
      </w:pPr>
      <w:r w:rsidRPr="00012A09">
        <w:t xml:space="preserve">Seppälä, O., Karvonen, A., &amp; Valtonen, E. T. (2005). Manipulation of fish host by eye flukes in relation to cataract formation and parasite infectivity. </w:t>
      </w:r>
      <w:r w:rsidRPr="00012A09">
        <w:rPr>
          <w:i/>
          <w:iCs/>
        </w:rPr>
        <w:t>Animal Behaviour</w:t>
      </w:r>
      <w:r w:rsidRPr="00012A09">
        <w:t xml:space="preserve">, </w:t>
      </w:r>
      <w:r w:rsidRPr="00012A09">
        <w:rPr>
          <w:i/>
          <w:iCs/>
        </w:rPr>
        <w:t>70</w:t>
      </w:r>
      <w:r w:rsidRPr="00012A09">
        <w:t>(4), 889</w:t>
      </w:r>
      <w:r w:rsidRPr="00012A09">
        <w:rPr>
          <w:rFonts w:ascii="Cambria Math" w:hAnsi="Cambria Math" w:cs="Cambria Math"/>
        </w:rPr>
        <w:t>‑</w:t>
      </w:r>
      <w:r w:rsidRPr="00012A09">
        <w:t>894. https://doi.org/10.1016/j.anbehav.2005.01.020</w:t>
      </w:r>
    </w:p>
    <w:p w14:paraId="32E47E25" w14:textId="77777777" w:rsidR="00012A09" w:rsidRPr="00012A09" w:rsidRDefault="00012A09" w:rsidP="006B4BAF">
      <w:pPr>
        <w:pStyle w:val="Bibliographie1"/>
      </w:pPr>
      <w:r w:rsidRPr="00012A09">
        <w:t xml:space="preserve">Shaw, A. K., &amp; Binning, S. A. (2016). Migratory Recovery from Infection as a Selective Pressure for the Evolution of Migration. </w:t>
      </w:r>
      <w:r w:rsidRPr="00012A09">
        <w:rPr>
          <w:i/>
          <w:iCs/>
        </w:rPr>
        <w:t>The American Naturalist</w:t>
      </w:r>
      <w:r w:rsidRPr="00012A09">
        <w:t xml:space="preserve">, </w:t>
      </w:r>
      <w:r w:rsidRPr="00012A09">
        <w:rPr>
          <w:i/>
          <w:iCs/>
        </w:rPr>
        <w:t>187</w:t>
      </w:r>
      <w:r w:rsidRPr="00012A09">
        <w:t>(4), 491</w:t>
      </w:r>
      <w:r w:rsidRPr="00012A09">
        <w:rPr>
          <w:rFonts w:ascii="Cambria Math" w:hAnsi="Cambria Math" w:cs="Cambria Math"/>
        </w:rPr>
        <w:t>‑</w:t>
      </w:r>
      <w:r w:rsidRPr="00012A09">
        <w:t>501. https://doi.org/10.1086/685386</w:t>
      </w:r>
    </w:p>
    <w:p w14:paraId="02C82AFC" w14:textId="77777777" w:rsidR="00012A09" w:rsidRPr="00012A09" w:rsidRDefault="00012A09" w:rsidP="006B4BAF">
      <w:pPr>
        <w:pStyle w:val="Bibliographie1"/>
      </w:pPr>
      <w:r w:rsidRPr="00012A09">
        <w:t xml:space="preserve">Shaw, A. K., &amp; Binning, S. A. (2020). Recovery from infection is more likely to favour the evolution of migration than social escape from infection. </w:t>
      </w:r>
      <w:r w:rsidRPr="00012A09">
        <w:rPr>
          <w:i/>
          <w:iCs/>
        </w:rPr>
        <w:t>Journal of Animal Ecology</w:t>
      </w:r>
      <w:r w:rsidRPr="00012A09">
        <w:t xml:space="preserve">, </w:t>
      </w:r>
      <w:r w:rsidRPr="00012A09">
        <w:rPr>
          <w:i/>
          <w:iCs/>
        </w:rPr>
        <w:t>89</w:t>
      </w:r>
      <w:r w:rsidRPr="00012A09">
        <w:t>(6), 1448</w:t>
      </w:r>
      <w:r w:rsidRPr="00012A09">
        <w:rPr>
          <w:rFonts w:ascii="Cambria Math" w:hAnsi="Cambria Math" w:cs="Cambria Math"/>
        </w:rPr>
        <w:t>‑</w:t>
      </w:r>
      <w:r w:rsidRPr="00012A09">
        <w:t>1457. https://doi.org/10.1111/1365-2656.13195</w:t>
      </w:r>
    </w:p>
    <w:p w14:paraId="5425BB58" w14:textId="77777777" w:rsidR="00012A09" w:rsidRPr="00012A09" w:rsidRDefault="00012A09" w:rsidP="006B4BAF">
      <w:pPr>
        <w:pStyle w:val="Bibliographie1"/>
      </w:pPr>
      <w:r w:rsidRPr="00012A09">
        <w:t xml:space="preserve">Smith, N. F. (2001). Spatial heterogeneity in recruitment of larval trematodes to snail intermediate hosts. </w:t>
      </w:r>
      <w:r w:rsidRPr="00012A09">
        <w:rPr>
          <w:i/>
          <w:iCs/>
        </w:rPr>
        <w:t>Oecologia</w:t>
      </w:r>
      <w:r w:rsidRPr="00012A09">
        <w:t xml:space="preserve">, </w:t>
      </w:r>
      <w:r w:rsidRPr="00012A09">
        <w:rPr>
          <w:i/>
          <w:iCs/>
        </w:rPr>
        <w:t>127</w:t>
      </w:r>
      <w:r w:rsidRPr="00012A09">
        <w:t>(1), 115</w:t>
      </w:r>
      <w:r w:rsidRPr="00012A09">
        <w:rPr>
          <w:rFonts w:ascii="Cambria Math" w:hAnsi="Cambria Math" w:cs="Cambria Math"/>
        </w:rPr>
        <w:t>‑</w:t>
      </w:r>
      <w:r w:rsidRPr="00012A09">
        <w:t>122. https://doi.org/10.1007/s004420000560</w:t>
      </w:r>
    </w:p>
    <w:p w14:paraId="469108D8" w14:textId="77777777" w:rsidR="00012A09" w:rsidRPr="00012A09" w:rsidRDefault="00012A09" w:rsidP="006B4BAF">
      <w:pPr>
        <w:pStyle w:val="Bibliographie1"/>
      </w:pPr>
      <w:r w:rsidRPr="00012A09">
        <w:t xml:space="preserve">Steedman, R. J. (1991). Occurrence and Environmental Correlates of Black Spot Disease in Stream Fishes near Toronto, Ontario. </w:t>
      </w:r>
      <w:r w:rsidRPr="00012A09">
        <w:rPr>
          <w:i/>
          <w:iCs/>
        </w:rPr>
        <w:t>Transactions of the American Fisheries Society</w:t>
      </w:r>
      <w:r w:rsidRPr="00012A09">
        <w:t xml:space="preserve">, </w:t>
      </w:r>
      <w:r w:rsidRPr="00012A09">
        <w:rPr>
          <w:i/>
          <w:iCs/>
        </w:rPr>
        <w:t>120</w:t>
      </w:r>
      <w:r w:rsidRPr="00012A09">
        <w:t>(4), 494</w:t>
      </w:r>
      <w:r w:rsidRPr="00012A09">
        <w:rPr>
          <w:rFonts w:ascii="Cambria Math" w:hAnsi="Cambria Math" w:cs="Cambria Math"/>
        </w:rPr>
        <w:t>‑</w:t>
      </w:r>
      <w:r w:rsidRPr="00012A09">
        <w:t>499. https://doi.org/10.1577/1548-8659(1991)120&lt;</w:t>
      </w:r>
      <w:proofErr w:type="gramStart"/>
      <w:r w:rsidRPr="00012A09">
        <w:t>0494:OAECOB</w:t>
      </w:r>
      <w:proofErr w:type="gramEnd"/>
      <w:r w:rsidRPr="00012A09">
        <w:t>&gt;2.3.CO;2</w:t>
      </w:r>
    </w:p>
    <w:p w14:paraId="450D2A33" w14:textId="77777777" w:rsidR="00012A09" w:rsidRPr="00012A09" w:rsidRDefault="00012A09" w:rsidP="006B4BAF">
      <w:pPr>
        <w:pStyle w:val="Bibliographie1"/>
      </w:pPr>
      <w:r w:rsidRPr="00012A09">
        <w:lastRenderedPageBreak/>
        <w:t>Thelamon, V. (2023). Effets de la densité parasitaire et de la condition corporelle sur les traits de personnalité et les performances cognitives d’un poisson d’eau douce (Lepomis gibbosus). https://papyrus.bib.umontreal.ca/xmlui/handle/1866/28718</w:t>
      </w:r>
    </w:p>
    <w:p w14:paraId="2518B74D" w14:textId="77777777" w:rsidR="00012A09" w:rsidRPr="00012A09" w:rsidRDefault="00012A09" w:rsidP="006B4BAF">
      <w:pPr>
        <w:pStyle w:val="Bibliographie1"/>
      </w:pPr>
      <w:r w:rsidRPr="00012A09">
        <w:t xml:space="preserve">Thieltges, D. W., &amp; Reise, K. (2007). Spatial heterogeneity in parasite infections at different spatial scales in an intertidal bivalve. </w:t>
      </w:r>
      <w:r w:rsidRPr="00012A09">
        <w:rPr>
          <w:i/>
          <w:iCs/>
        </w:rPr>
        <w:t>Oecologia</w:t>
      </w:r>
      <w:r w:rsidRPr="00012A09">
        <w:t xml:space="preserve">, </w:t>
      </w:r>
      <w:r w:rsidRPr="00012A09">
        <w:rPr>
          <w:i/>
          <w:iCs/>
        </w:rPr>
        <w:t>150</w:t>
      </w:r>
      <w:r w:rsidRPr="00012A09">
        <w:t>(4), 569</w:t>
      </w:r>
      <w:r w:rsidRPr="00012A09">
        <w:rPr>
          <w:rFonts w:ascii="Cambria Math" w:hAnsi="Cambria Math" w:cs="Cambria Math"/>
        </w:rPr>
        <w:t>‑</w:t>
      </w:r>
      <w:r w:rsidRPr="00012A09">
        <w:t>581. https://doi.org/10.1007/s00442-006-0557-2</w:t>
      </w:r>
    </w:p>
    <w:p w14:paraId="403CD778" w14:textId="77777777" w:rsidR="00012A09" w:rsidRPr="00012A09" w:rsidRDefault="00012A09" w:rsidP="006B4BAF">
      <w:pPr>
        <w:pStyle w:val="Bibliographie1"/>
      </w:pPr>
      <w:r w:rsidRPr="00012A09">
        <w:t xml:space="preserve">Thomas, F., Poulin, R., de Meeüs, T., Guégan, J.-F., &amp; Renaud, F. (1999). Parasites and Ecosystem </w:t>
      </w:r>
      <w:proofErr w:type="gramStart"/>
      <w:r w:rsidRPr="00012A09">
        <w:t>Engineering :</w:t>
      </w:r>
      <w:proofErr w:type="gramEnd"/>
      <w:r w:rsidRPr="00012A09">
        <w:t xml:space="preserve"> What Roles Could They Play? </w:t>
      </w:r>
      <w:r w:rsidRPr="00012A09">
        <w:rPr>
          <w:i/>
          <w:iCs/>
        </w:rPr>
        <w:t>Oikos</w:t>
      </w:r>
      <w:r w:rsidRPr="00012A09">
        <w:t xml:space="preserve">, </w:t>
      </w:r>
      <w:r w:rsidRPr="00012A09">
        <w:rPr>
          <w:i/>
          <w:iCs/>
        </w:rPr>
        <w:t>84</w:t>
      </w:r>
      <w:r w:rsidRPr="00012A09">
        <w:t>(1), 167</w:t>
      </w:r>
      <w:r w:rsidRPr="00012A09">
        <w:rPr>
          <w:rFonts w:ascii="Cambria Math" w:hAnsi="Cambria Math" w:cs="Cambria Math"/>
        </w:rPr>
        <w:t>‑</w:t>
      </w:r>
      <w:r w:rsidRPr="00012A09">
        <w:t>171. https://doi.org/10.2307/3546879</w:t>
      </w:r>
    </w:p>
    <w:p w14:paraId="7922EFE8" w14:textId="77777777" w:rsidR="00012A09" w:rsidRPr="00012A09" w:rsidRDefault="00012A09" w:rsidP="006B4BAF">
      <w:pPr>
        <w:pStyle w:val="Bibliographie1"/>
      </w:pPr>
      <w:r w:rsidRPr="00012A09">
        <w:t xml:space="preserve">Thomas, F., Schmidt-Rhaesa, A., Martin, G., Manu, C., Durand, P., &amp; Renaud, F. (2002). Do hairworms (Nematomorpha) manipulate the water seeking behaviour of their terrestrial hosts? </w:t>
      </w:r>
      <w:r w:rsidRPr="00012A09">
        <w:rPr>
          <w:i/>
          <w:iCs/>
        </w:rPr>
        <w:t>Journal of Evolutionary Biology</w:t>
      </w:r>
      <w:r w:rsidRPr="00012A09">
        <w:t xml:space="preserve">, </w:t>
      </w:r>
      <w:r w:rsidRPr="00012A09">
        <w:rPr>
          <w:i/>
          <w:iCs/>
        </w:rPr>
        <w:t>15</w:t>
      </w:r>
      <w:r w:rsidRPr="00012A09">
        <w:t>(3), 356</w:t>
      </w:r>
      <w:r w:rsidRPr="00012A09">
        <w:rPr>
          <w:rFonts w:ascii="Cambria Math" w:hAnsi="Cambria Math" w:cs="Cambria Math"/>
        </w:rPr>
        <w:t>‑</w:t>
      </w:r>
      <w:r w:rsidRPr="00012A09">
        <w:t>361. https://doi.org/10.1046/j.1420-9101.2002.00410.x</w:t>
      </w:r>
    </w:p>
    <w:p w14:paraId="4C5A84E7" w14:textId="77777777" w:rsidR="00012A09" w:rsidRPr="00012A09" w:rsidRDefault="00012A09" w:rsidP="006B4BAF">
      <w:pPr>
        <w:pStyle w:val="Bibliographie1"/>
      </w:pPr>
      <w:r w:rsidRPr="00012A09">
        <w:t xml:space="preserve">Tobler, M., Plath, M., Burmeister, H., &amp; Schlupp, I. (2006). Black spots and female association preferences in a sexual/asexual mating complex (Poecilia, Poeciliidae, Teleostei). </w:t>
      </w:r>
      <w:r w:rsidRPr="00012A09">
        <w:rPr>
          <w:i/>
          <w:iCs/>
        </w:rPr>
        <w:t>Behavioral Ecology and Sociobiology</w:t>
      </w:r>
      <w:r w:rsidRPr="00012A09">
        <w:t xml:space="preserve">, </w:t>
      </w:r>
      <w:r w:rsidRPr="00012A09">
        <w:rPr>
          <w:i/>
          <w:iCs/>
        </w:rPr>
        <w:t>60</w:t>
      </w:r>
      <w:r w:rsidRPr="00012A09">
        <w:t>(2), 159</w:t>
      </w:r>
      <w:r w:rsidRPr="00012A09">
        <w:rPr>
          <w:rFonts w:ascii="Cambria Math" w:hAnsi="Cambria Math" w:cs="Cambria Math"/>
        </w:rPr>
        <w:t>‑</w:t>
      </w:r>
      <w:r w:rsidRPr="00012A09">
        <w:t>165. https://doi.org/10.1007/s00265-005-0152-2</w:t>
      </w:r>
    </w:p>
    <w:p w14:paraId="47A961DE" w14:textId="77777777" w:rsidR="00012A09" w:rsidRPr="00012A09" w:rsidRDefault="00012A09" w:rsidP="006B4BAF">
      <w:pPr>
        <w:pStyle w:val="Bibliographie1"/>
      </w:pPr>
      <w:r w:rsidRPr="00012A09">
        <w:t xml:space="preserve">Tobler, M., &amp; Schlupp, I. (2008). Influence of black spot disease on shoaling behaviour in female western mosquitofish, Gambusia affinis (Poeciliidae, Teleostei). </w:t>
      </w:r>
      <w:r w:rsidRPr="00012A09">
        <w:rPr>
          <w:i/>
          <w:iCs/>
        </w:rPr>
        <w:t>Environmental Biology of Fishes</w:t>
      </w:r>
      <w:r w:rsidRPr="00012A09">
        <w:t xml:space="preserve">, </w:t>
      </w:r>
      <w:r w:rsidRPr="00012A09">
        <w:rPr>
          <w:i/>
          <w:iCs/>
        </w:rPr>
        <w:t>81</w:t>
      </w:r>
      <w:r w:rsidRPr="00012A09">
        <w:t>(1), 29</w:t>
      </w:r>
      <w:r w:rsidRPr="00012A09">
        <w:rPr>
          <w:rFonts w:ascii="Cambria Math" w:hAnsi="Cambria Math" w:cs="Cambria Math"/>
        </w:rPr>
        <w:t>‑</w:t>
      </w:r>
      <w:r w:rsidRPr="00012A09">
        <w:t>34. https://doi.org/10.1007/s10641-006-9153-x</w:t>
      </w:r>
    </w:p>
    <w:p w14:paraId="481C5438" w14:textId="77777777" w:rsidR="00012A09" w:rsidRPr="00012A09" w:rsidRDefault="00012A09" w:rsidP="006B4BAF">
      <w:pPr>
        <w:pStyle w:val="Bibliographie1"/>
      </w:pPr>
      <w:r w:rsidRPr="00012A09">
        <w:t xml:space="preserve">Tompkins, D. M., Arneberg, P., Begon, M. E., Cattadori, I. M., Greenman, J. V., Heesterbeek, J. A. P., Hudson, P. J., Newborn, D., Pugliese, A., Rizzoli, A. P., Rosa, R., &amp; Wilson, K. (2002). </w:t>
      </w:r>
      <w:r w:rsidRPr="00012A09">
        <w:rPr>
          <w:i/>
          <w:iCs/>
        </w:rPr>
        <w:t>Parasites and host population dynamics.</w:t>
      </w:r>
      <w:r w:rsidRPr="00012A09">
        <w:t xml:space="preserve"> (P. J. Hudson, A. Rizzoli, B. T. Grenfell, J. A. P. Heesterbeek, &amp; A. P. Dobson, Éds.; p. 45</w:t>
      </w:r>
      <w:r w:rsidRPr="00012A09">
        <w:rPr>
          <w:rFonts w:ascii="Cambria Math" w:hAnsi="Cambria Math" w:cs="Cambria Math"/>
        </w:rPr>
        <w:t>‑</w:t>
      </w:r>
      <w:r w:rsidRPr="00012A09">
        <w:t>62). Oxford University Press. https://eprints.lancs.ac.uk/id/eprint/9036/</w:t>
      </w:r>
    </w:p>
    <w:p w14:paraId="01D7C8A1" w14:textId="77777777" w:rsidR="00012A09" w:rsidRPr="00012A09" w:rsidRDefault="00012A09" w:rsidP="006B4BAF">
      <w:pPr>
        <w:pStyle w:val="Bibliographie1"/>
      </w:pPr>
      <w:r w:rsidRPr="00012A09">
        <w:t xml:space="preserve">Valois, A. E., &amp; Poulin, R. (2015). Global drivers of parasitism in freshwater plankton communities. </w:t>
      </w:r>
      <w:r w:rsidRPr="00012A09">
        <w:rPr>
          <w:i/>
          <w:iCs/>
        </w:rPr>
        <w:t>Limnology and Oceanography</w:t>
      </w:r>
      <w:r w:rsidRPr="00012A09">
        <w:t xml:space="preserve">, </w:t>
      </w:r>
      <w:r w:rsidRPr="00012A09">
        <w:rPr>
          <w:i/>
          <w:iCs/>
        </w:rPr>
        <w:t>60</w:t>
      </w:r>
      <w:r w:rsidRPr="00012A09">
        <w:t>(5), 1707</w:t>
      </w:r>
      <w:r w:rsidRPr="00012A09">
        <w:rPr>
          <w:rFonts w:ascii="Cambria Math" w:hAnsi="Cambria Math" w:cs="Cambria Math"/>
        </w:rPr>
        <w:t>‑</w:t>
      </w:r>
      <w:r w:rsidRPr="00012A09">
        <w:t>1718. https://doi.org/10.1002/lno.10127</w:t>
      </w:r>
    </w:p>
    <w:p w14:paraId="4E388BA0" w14:textId="77777777" w:rsidR="00012A09" w:rsidRPr="00012A09" w:rsidRDefault="00012A09" w:rsidP="006B4BAF">
      <w:pPr>
        <w:pStyle w:val="Bibliographie1"/>
      </w:pPr>
      <w:r w:rsidRPr="00012A09">
        <w:t xml:space="preserve">Vaughan, G. E., &amp; Coble, D. W. (1975). Sublethal effects of three ectoparasites on fish. </w:t>
      </w:r>
      <w:r w:rsidRPr="00012A09">
        <w:rPr>
          <w:i/>
          <w:iCs/>
        </w:rPr>
        <w:t>Journal of Fish Biology</w:t>
      </w:r>
      <w:r w:rsidRPr="00012A09">
        <w:t xml:space="preserve">, </w:t>
      </w:r>
      <w:r w:rsidRPr="00012A09">
        <w:rPr>
          <w:i/>
          <w:iCs/>
        </w:rPr>
        <w:t>7</w:t>
      </w:r>
      <w:r w:rsidRPr="00012A09">
        <w:t>(3), 283</w:t>
      </w:r>
      <w:r w:rsidRPr="00012A09">
        <w:rPr>
          <w:rFonts w:ascii="Cambria Math" w:hAnsi="Cambria Math" w:cs="Cambria Math"/>
        </w:rPr>
        <w:t>‑</w:t>
      </w:r>
      <w:r w:rsidRPr="00012A09">
        <w:t>294. https://doi.org/10.1111/j.1095-8649.1975.tb04601.x</w:t>
      </w:r>
    </w:p>
    <w:p w14:paraId="6A514960" w14:textId="77777777" w:rsidR="00012A09" w:rsidRPr="00012A09" w:rsidRDefault="00012A09" w:rsidP="006B4BAF">
      <w:pPr>
        <w:pStyle w:val="Bibliographie1"/>
      </w:pPr>
      <w:r w:rsidRPr="00012A09">
        <w:t xml:space="preserve">Vergara, D., Lively, C. M., King, K. C., &amp; Jokela, J. (2013). The Geographic Mosaic of Sex and Infection in Lake Populations of a New Zealand Snail at Multiple Spatial Scales. </w:t>
      </w:r>
      <w:r w:rsidRPr="00012A09">
        <w:rPr>
          <w:i/>
          <w:iCs/>
        </w:rPr>
        <w:t>The American Naturalist</w:t>
      </w:r>
      <w:r w:rsidRPr="00012A09">
        <w:t xml:space="preserve">, </w:t>
      </w:r>
      <w:r w:rsidRPr="00012A09">
        <w:rPr>
          <w:i/>
          <w:iCs/>
        </w:rPr>
        <w:t>182</w:t>
      </w:r>
      <w:r w:rsidRPr="00012A09">
        <w:t>(4), 484</w:t>
      </w:r>
      <w:r w:rsidRPr="00012A09">
        <w:rPr>
          <w:rFonts w:ascii="Cambria Math" w:hAnsi="Cambria Math" w:cs="Cambria Math"/>
        </w:rPr>
        <w:t>‑</w:t>
      </w:r>
      <w:r w:rsidRPr="00012A09">
        <w:t>493. https://doi.org/10.1086/671996</w:t>
      </w:r>
    </w:p>
    <w:p w14:paraId="4B78C6F5" w14:textId="77777777" w:rsidR="00012A09" w:rsidRPr="00012A09" w:rsidRDefault="00012A09" w:rsidP="006B4BAF">
      <w:pPr>
        <w:pStyle w:val="Bibliographie1"/>
      </w:pPr>
      <w:r w:rsidRPr="00012A09">
        <w:t xml:space="preserve">Vivas Muñoz, J. C., Bierbach, D., &amp; Knopf, K. (2019). Eye fluke (Tylodelphys clavata) infection impairs visual ability and hampers foraging success in European perch. </w:t>
      </w:r>
      <w:r w:rsidRPr="00012A09">
        <w:rPr>
          <w:i/>
          <w:iCs/>
        </w:rPr>
        <w:t>Parasitology Research</w:t>
      </w:r>
      <w:r w:rsidRPr="00012A09">
        <w:t xml:space="preserve">, </w:t>
      </w:r>
      <w:r w:rsidRPr="00012A09">
        <w:rPr>
          <w:i/>
          <w:iCs/>
        </w:rPr>
        <w:t>118</w:t>
      </w:r>
      <w:r w:rsidRPr="00012A09">
        <w:t>(9), 2531</w:t>
      </w:r>
      <w:r w:rsidRPr="00012A09">
        <w:rPr>
          <w:rFonts w:ascii="Cambria Math" w:hAnsi="Cambria Math" w:cs="Cambria Math"/>
        </w:rPr>
        <w:t>‑</w:t>
      </w:r>
      <w:r w:rsidRPr="00012A09">
        <w:t>2541. https://doi.org/10.1007/s00436-019-06389-5</w:t>
      </w:r>
    </w:p>
    <w:p w14:paraId="73759219" w14:textId="77777777" w:rsidR="00012A09" w:rsidRPr="00012A09" w:rsidRDefault="00012A09" w:rsidP="006B4BAF">
      <w:pPr>
        <w:pStyle w:val="Bibliographie1"/>
      </w:pPr>
      <w:r w:rsidRPr="00012A09">
        <w:lastRenderedPageBreak/>
        <w:t xml:space="preserve">Ward, A. J. W., Duff, A. J., Krause, J., &amp; Barber, I. (2005). Shoaling behaviour of sticklebacks infected with the microsporidian parasite, Glugea anomala. </w:t>
      </w:r>
      <w:r w:rsidRPr="00012A09">
        <w:rPr>
          <w:i/>
          <w:iCs/>
        </w:rPr>
        <w:t>Environmental Biology of Fishes</w:t>
      </w:r>
      <w:r w:rsidRPr="00012A09">
        <w:t xml:space="preserve">, </w:t>
      </w:r>
      <w:r w:rsidRPr="00012A09">
        <w:rPr>
          <w:i/>
          <w:iCs/>
        </w:rPr>
        <w:t>72</w:t>
      </w:r>
      <w:r w:rsidRPr="00012A09">
        <w:t>(2), 155</w:t>
      </w:r>
      <w:r w:rsidRPr="00012A09">
        <w:rPr>
          <w:rFonts w:ascii="Cambria Math" w:hAnsi="Cambria Math" w:cs="Cambria Math"/>
        </w:rPr>
        <w:t>‑</w:t>
      </w:r>
      <w:r w:rsidRPr="00012A09">
        <w:t>160. https://doi.org/10.1007/s10641-004-9078-1</w:t>
      </w:r>
    </w:p>
    <w:p w14:paraId="0072B4E8" w14:textId="77777777" w:rsidR="00012A09" w:rsidRPr="00012A09" w:rsidRDefault="00012A09" w:rsidP="006B4BAF">
      <w:pPr>
        <w:pStyle w:val="Bibliographie1"/>
      </w:pPr>
      <w:r w:rsidRPr="00012A09">
        <w:t xml:space="preserve">Weber, J. N., Bradburd, G. S., Stuart, Y. E., Stutz, W. E., &amp; Bolnick, D. I. (2017). Partitioning the effects of isolation by distance, environment, and physical barriers on genomic divergence between parapatric threespine stickleback. </w:t>
      </w:r>
      <w:r w:rsidRPr="00012A09">
        <w:rPr>
          <w:i/>
          <w:iCs/>
        </w:rPr>
        <w:t>Evolution</w:t>
      </w:r>
      <w:r w:rsidRPr="00012A09">
        <w:t xml:space="preserve">, </w:t>
      </w:r>
      <w:r w:rsidRPr="00012A09">
        <w:rPr>
          <w:i/>
          <w:iCs/>
        </w:rPr>
        <w:t>71</w:t>
      </w:r>
      <w:r w:rsidRPr="00012A09">
        <w:t>(2), 342</w:t>
      </w:r>
      <w:r w:rsidRPr="00012A09">
        <w:rPr>
          <w:rFonts w:ascii="Cambria Math" w:hAnsi="Cambria Math" w:cs="Cambria Math"/>
        </w:rPr>
        <w:t>‑</w:t>
      </w:r>
      <w:r w:rsidRPr="00012A09">
        <w:t>356. https://doi.org/10.1111/evo.13110</w:t>
      </w:r>
    </w:p>
    <w:p w14:paraId="4B92EA71" w14:textId="77777777" w:rsidR="00012A09" w:rsidRPr="00012A09" w:rsidRDefault="00012A09" w:rsidP="006B4BAF">
      <w:pPr>
        <w:pStyle w:val="Bibliographie1"/>
      </w:pPr>
      <w:r w:rsidRPr="00012A09">
        <w:t xml:space="preserve">Werner, E. E., &amp; Hall, D. J. (1977). Competition and Habitat Shift in Two Sunfishes (Centrarchidae). </w:t>
      </w:r>
      <w:r w:rsidRPr="00012A09">
        <w:rPr>
          <w:i/>
          <w:iCs/>
        </w:rPr>
        <w:t>Ecology</w:t>
      </w:r>
      <w:r w:rsidRPr="00012A09">
        <w:t xml:space="preserve">, </w:t>
      </w:r>
      <w:r w:rsidRPr="00012A09">
        <w:rPr>
          <w:i/>
          <w:iCs/>
        </w:rPr>
        <w:t>58</w:t>
      </w:r>
      <w:r w:rsidRPr="00012A09">
        <w:t>(4), 869</w:t>
      </w:r>
      <w:r w:rsidRPr="00012A09">
        <w:rPr>
          <w:rFonts w:ascii="Cambria Math" w:hAnsi="Cambria Math" w:cs="Cambria Math"/>
        </w:rPr>
        <w:t>‑</w:t>
      </w:r>
      <w:r w:rsidRPr="00012A09">
        <w:t>876. https://doi.org/10.2307/1936222</w:t>
      </w:r>
    </w:p>
    <w:p w14:paraId="5E38D9CD" w14:textId="77777777" w:rsidR="00012A09" w:rsidRPr="00012A09" w:rsidRDefault="00012A09" w:rsidP="006B4BAF">
      <w:pPr>
        <w:pStyle w:val="Bibliographie1"/>
      </w:pPr>
      <w:r w:rsidRPr="00012A09">
        <w:t>Wilson, D. S., Coleman, K., Clark, A. B., &amp; Biederman, L. (1993). Shy-bold continuum in pumpkinseed sunfish (Lepomis gibbosus</w:t>
      </w:r>
      <w:proofErr w:type="gramStart"/>
      <w:r w:rsidRPr="00012A09">
        <w:t>) :</w:t>
      </w:r>
      <w:proofErr w:type="gramEnd"/>
      <w:r w:rsidRPr="00012A09">
        <w:t xml:space="preserve"> An ecological study of a psychological trait. </w:t>
      </w:r>
      <w:r w:rsidRPr="00012A09">
        <w:rPr>
          <w:i/>
          <w:iCs/>
        </w:rPr>
        <w:t>Journal of Comparative Psychology</w:t>
      </w:r>
      <w:r w:rsidRPr="00012A09">
        <w:t xml:space="preserve">, </w:t>
      </w:r>
      <w:r w:rsidRPr="00012A09">
        <w:rPr>
          <w:i/>
          <w:iCs/>
        </w:rPr>
        <w:t>107</w:t>
      </w:r>
      <w:r w:rsidRPr="00012A09">
        <w:t>, 250</w:t>
      </w:r>
      <w:r w:rsidRPr="00012A09">
        <w:rPr>
          <w:rFonts w:ascii="Cambria Math" w:hAnsi="Cambria Math" w:cs="Cambria Math"/>
        </w:rPr>
        <w:t>‑</w:t>
      </w:r>
      <w:r w:rsidRPr="00012A09">
        <w:t>260. https://doi.org/10.1037/0735-7036.107.3.250</w:t>
      </w:r>
    </w:p>
    <w:p w14:paraId="4608703A" w14:textId="77777777" w:rsidR="00012A09" w:rsidRPr="00012A09" w:rsidRDefault="00012A09" w:rsidP="006B4BAF">
      <w:pPr>
        <w:pStyle w:val="Bibliographie1"/>
      </w:pPr>
      <w:r w:rsidRPr="00012A09">
        <w:t xml:space="preserve">Zelmer, D. A., &amp; Campbell, J. K. (2011). Examining the area effect for parasite communities of bluegill x green sunfish hybrids in five constructed ponds in Kansas. </w:t>
      </w:r>
      <w:r w:rsidRPr="00012A09">
        <w:rPr>
          <w:i/>
          <w:iCs/>
        </w:rPr>
        <w:t>The Journal of Parasitology</w:t>
      </w:r>
      <w:r w:rsidRPr="00012A09">
        <w:t xml:space="preserve">, </w:t>
      </w:r>
      <w:r w:rsidRPr="00012A09">
        <w:rPr>
          <w:i/>
          <w:iCs/>
        </w:rPr>
        <w:t>97</w:t>
      </w:r>
      <w:r w:rsidRPr="00012A09">
        <w:t>(2), 197</w:t>
      </w:r>
      <w:r w:rsidRPr="00012A09">
        <w:rPr>
          <w:rFonts w:ascii="Cambria Math" w:hAnsi="Cambria Math" w:cs="Cambria Math"/>
        </w:rPr>
        <w:t>‑</w:t>
      </w:r>
      <w:r w:rsidRPr="00012A09">
        <w:t>201. https://doi.org/10.1645/GE-2492.1</w:t>
      </w:r>
    </w:p>
    <w:p w14:paraId="6D9B1D27" w14:textId="392956A2" w:rsidR="00BA5DBC" w:rsidRPr="00A266F6" w:rsidRDefault="00A266F6" w:rsidP="006B4BAF">
      <w:pPr>
        <w:pStyle w:val="Bibliographie1"/>
      </w:pPr>
      <w:r w:rsidRPr="00A266F6">
        <w:fldChar w:fldCharType="end"/>
      </w:r>
    </w:p>
    <w:sectPr w:rsidR="00BA5DBC" w:rsidRPr="00A266F6" w:rsidSect="00333A04">
      <w:pgSz w:w="12240" w:h="15840"/>
      <w:pgMar w:top="1418" w:right="1418" w:bottom="1418" w:left="1418" w:header="708" w:footer="708" w:gutter="0"/>
      <w:lnNumType w:countBy="1" w:restart="newSection"/>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36F2F"/>
    <w:rsid w:val="00145C0A"/>
    <w:rsid w:val="00164F9D"/>
    <w:rsid w:val="001853B7"/>
    <w:rsid w:val="00193E3B"/>
    <w:rsid w:val="00196AB4"/>
    <w:rsid w:val="001A303C"/>
    <w:rsid w:val="001A49C9"/>
    <w:rsid w:val="001A63EA"/>
    <w:rsid w:val="001A655A"/>
    <w:rsid w:val="001B0213"/>
    <w:rsid w:val="001B0E94"/>
    <w:rsid w:val="001B52EA"/>
    <w:rsid w:val="001E0D9F"/>
    <w:rsid w:val="001E1BE3"/>
    <w:rsid w:val="001E3CC0"/>
    <w:rsid w:val="001F5510"/>
    <w:rsid w:val="00223D1D"/>
    <w:rsid w:val="00253B9D"/>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D2702"/>
    <w:rsid w:val="003D7A8B"/>
    <w:rsid w:val="003E2AAA"/>
    <w:rsid w:val="0040252A"/>
    <w:rsid w:val="00412B5F"/>
    <w:rsid w:val="004145E3"/>
    <w:rsid w:val="00434F02"/>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5124B6"/>
    <w:rsid w:val="00514EAB"/>
    <w:rsid w:val="005204EF"/>
    <w:rsid w:val="005278F9"/>
    <w:rsid w:val="00533A0E"/>
    <w:rsid w:val="005351B8"/>
    <w:rsid w:val="00574DA3"/>
    <w:rsid w:val="00582906"/>
    <w:rsid w:val="005A02F0"/>
    <w:rsid w:val="005A467D"/>
    <w:rsid w:val="005B2540"/>
    <w:rsid w:val="005E71AA"/>
    <w:rsid w:val="005F14DE"/>
    <w:rsid w:val="005F3310"/>
    <w:rsid w:val="00607C73"/>
    <w:rsid w:val="00611E2A"/>
    <w:rsid w:val="00612E8A"/>
    <w:rsid w:val="00622C4F"/>
    <w:rsid w:val="00622F4C"/>
    <w:rsid w:val="00631081"/>
    <w:rsid w:val="0065550F"/>
    <w:rsid w:val="00681A93"/>
    <w:rsid w:val="006822AB"/>
    <w:rsid w:val="006A2E26"/>
    <w:rsid w:val="006B4BAF"/>
    <w:rsid w:val="006B77AF"/>
    <w:rsid w:val="006C0528"/>
    <w:rsid w:val="006C34B4"/>
    <w:rsid w:val="006D6A2D"/>
    <w:rsid w:val="006E08C7"/>
    <w:rsid w:val="006E1FF2"/>
    <w:rsid w:val="006E4736"/>
    <w:rsid w:val="00711102"/>
    <w:rsid w:val="0071336F"/>
    <w:rsid w:val="00730AE6"/>
    <w:rsid w:val="00742818"/>
    <w:rsid w:val="00743E46"/>
    <w:rsid w:val="00751EA4"/>
    <w:rsid w:val="007658B2"/>
    <w:rsid w:val="00774F40"/>
    <w:rsid w:val="00786F58"/>
    <w:rsid w:val="007B03F3"/>
    <w:rsid w:val="007B2F5A"/>
    <w:rsid w:val="007C4E4D"/>
    <w:rsid w:val="007D6D28"/>
    <w:rsid w:val="007E1082"/>
    <w:rsid w:val="007E4C00"/>
    <w:rsid w:val="007F6FA9"/>
    <w:rsid w:val="0082588D"/>
    <w:rsid w:val="00825E82"/>
    <w:rsid w:val="00826801"/>
    <w:rsid w:val="00834486"/>
    <w:rsid w:val="00843BEE"/>
    <w:rsid w:val="00851D36"/>
    <w:rsid w:val="0089728A"/>
    <w:rsid w:val="008A1BEC"/>
    <w:rsid w:val="008B440F"/>
    <w:rsid w:val="008B6D25"/>
    <w:rsid w:val="008C2D9D"/>
    <w:rsid w:val="008C43A5"/>
    <w:rsid w:val="008C567E"/>
    <w:rsid w:val="00910AB4"/>
    <w:rsid w:val="00917464"/>
    <w:rsid w:val="009320E9"/>
    <w:rsid w:val="00933E1D"/>
    <w:rsid w:val="0093531C"/>
    <w:rsid w:val="00937E72"/>
    <w:rsid w:val="00945170"/>
    <w:rsid w:val="0095680B"/>
    <w:rsid w:val="00980568"/>
    <w:rsid w:val="0098211E"/>
    <w:rsid w:val="00995A35"/>
    <w:rsid w:val="009A6B5B"/>
    <w:rsid w:val="009C41AF"/>
    <w:rsid w:val="009C6162"/>
    <w:rsid w:val="009C7609"/>
    <w:rsid w:val="009E37D2"/>
    <w:rsid w:val="009E4C21"/>
    <w:rsid w:val="00A13865"/>
    <w:rsid w:val="00A234A1"/>
    <w:rsid w:val="00A266F6"/>
    <w:rsid w:val="00A30112"/>
    <w:rsid w:val="00A500B9"/>
    <w:rsid w:val="00A524AA"/>
    <w:rsid w:val="00A557B8"/>
    <w:rsid w:val="00A62F4E"/>
    <w:rsid w:val="00A76D18"/>
    <w:rsid w:val="00A96328"/>
    <w:rsid w:val="00A97E4D"/>
    <w:rsid w:val="00AA6A92"/>
    <w:rsid w:val="00AA78A9"/>
    <w:rsid w:val="00AB5B6A"/>
    <w:rsid w:val="00AB69CC"/>
    <w:rsid w:val="00AC0AEE"/>
    <w:rsid w:val="00AE0247"/>
    <w:rsid w:val="00AE196B"/>
    <w:rsid w:val="00AF15FF"/>
    <w:rsid w:val="00B07189"/>
    <w:rsid w:val="00B12E2E"/>
    <w:rsid w:val="00B273BF"/>
    <w:rsid w:val="00B64393"/>
    <w:rsid w:val="00B72966"/>
    <w:rsid w:val="00B74564"/>
    <w:rsid w:val="00B9397F"/>
    <w:rsid w:val="00B94FC1"/>
    <w:rsid w:val="00B95A7D"/>
    <w:rsid w:val="00B97BE6"/>
    <w:rsid w:val="00BA1034"/>
    <w:rsid w:val="00BA1BF5"/>
    <w:rsid w:val="00BA3154"/>
    <w:rsid w:val="00BA5DBC"/>
    <w:rsid w:val="00BC4EBB"/>
    <w:rsid w:val="00BC7B27"/>
    <w:rsid w:val="00BD3176"/>
    <w:rsid w:val="00BE18B3"/>
    <w:rsid w:val="00BE1947"/>
    <w:rsid w:val="00BE3261"/>
    <w:rsid w:val="00C014CA"/>
    <w:rsid w:val="00C020AF"/>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B3E33"/>
    <w:rsid w:val="00CC4142"/>
    <w:rsid w:val="00CE0C9C"/>
    <w:rsid w:val="00CE4EFF"/>
    <w:rsid w:val="00CE5D58"/>
    <w:rsid w:val="00D029B9"/>
    <w:rsid w:val="00D13523"/>
    <w:rsid w:val="00D27527"/>
    <w:rsid w:val="00D35360"/>
    <w:rsid w:val="00D61F85"/>
    <w:rsid w:val="00D6602C"/>
    <w:rsid w:val="00D71D3A"/>
    <w:rsid w:val="00D82066"/>
    <w:rsid w:val="00D901AA"/>
    <w:rsid w:val="00DD62F3"/>
    <w:rsid w:val="00DD763D"/>
    <w:rsid w:val="00DF4082"/>
    <w:rsid w:val="00E03A3A"/>
    <w:rsid w:val="00E06F5F"/>
    <w:rsid w:val="00E21B68"/>
    <w:rsid w:val="00E4400E"/>
    <w:rsid w:val="00E7305B"/>
    <w:rsid w:val="00E9638B"/>
    <w:rsid w:val="00E97236"/>
    <w:rsid w:val="00EA0950"/>
    <w:rsid w:val="00EA766F"/>
    <w:rsid w:val="00EC19A8"/>
    <w:rsid w:val="00EC45BF"/>
    <w:rsid w:val="00ED4947"/>
    <w:rsid w:val="00EE642E"/>
    <w:rsid w:val="00EF458A"/>
    <w:rsid w:val="00EF7C4D"/>
    <w:rsid w:val="00F00308"/>
    <w:rsid w:val="00F0104D"/>
    <w:rsid w:val="00F0645C"/>
    <w:rsid w:val="00F20BBD"/>
    <w:rsid w:val="00F56DA8"/>
    <w:rsid w:val="00F843E2"/>
    <w:rsid w:val="00F86690"/>
    <w:rsid w:val="00FA0122"/>
    <w:rsid w:val="00FB7ADF"/>
    <w:rsid w:val="00FC47DD"/>
    <w:rsid w:val="00FD5E1D"/>
    <w:rsid w:val="00FE316C"/>
    <w:rsid w:val="00FF0C64"/>
    <w:rsid w:val="00FF4A4C"/>
    <w:rsid w:val="00FF674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5</TotalTime>
  <Pages>31</Pages>
  <Words>73510</Words>
  <Characters>404309</Characters>
  <Application>Microsoft Office Word</Application>
  <DocSecurity>0</DocSecurity>
  <Lines>3369</Lines>
  <Paragraphs>9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5</cp:revision>
  <dcterms:created xsi:type="dcterms:W3CDTF">2023-10-30T22:36:00Z</dcterms:created>
  <dcterms:modified xsi:type="dcterms:W3CDTF">2024-01-05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A4yP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